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D5C1D9" w14:textId="14312534" w:rsidR="008D59A4" w:rsidRPr="00870EBA" w:rsidRDefault="00F91851">
      <w:pPr>
        <w:ind w:left="0" w:hanging="2"/>
        <w:jc w:val="center"/>
        <w:rPr>
          <w:b/>
          <w:color w:val="000000"/>
          <w:sz w:val="24"/>
          <w:szCs w:val="24"/>
        </w:rPr>
      </w:pPr>
      <w:r w:rsidRPr="00870EBA">
        <w:rPr>
          <w:b/>
          <w:color w:val="000000"/>
          <w:sz w:val="24"/>
          <w:szCs w:val="24"/>
        </w:rPr>
        <w:t>PENDAMPINGAN PEMBUATAN DESAIN</w:t>
      </w:r>
      <w:r w:rsidR="00B959CA" w:rsidRPr="00870EBA">
        <w:rPr>
          <w:b/>
          <w:color w:val="000000"/>
          <w:sz w:val="24"/>
          <w:szCs w:val="24"/>
        </w:rPr>
        <w:t xml:space="preserve"> DAN</w:t>
      </w:r>
      <w:r w:rsidRPr="00870EBA">
        <w:rPr>
          <w:b/>
          <w:color w:val="000000"/>
          <w:sz w:val="24"/>
          <w:szCs w:val="24"/>
        </w:rPr>
        <w:t xml:space="preserve"> LOGO </w:t>
      </w:r>
      <w:r w:rsidR="0077462F" w:rsidRPr="00870EBA">
        <w:rPr>
          <w:b/>
          <w:color w:val="000000"/>
          <w:sz w:val="24"/>
          <w:szCs w:val="24"/>
        </w:rPr>
        <w:t xml:space="preserve">GUNA </w:t>
      </w:r>
      <w:r w:rsidR="00B6247A" w:rsidRPr="00870EBA">
        <w:rPr>
          <w:b/>
          <w:color w:val="000000"/>
          <w:sz w:val="24"/>
          <w:szCs w:val="24"/>
        </w:rPr>
        <w:t xml:space="preserve">MENINGKATKAN </w:t>
      </w:r>
      <w:r w:rsidRPr="00870EBA">
        <w:rPr>
          <w:b/>
          <w:color w:val="000000"/>
          <w:sz w:val="24"/>
          <w:szCs w:val="24"/>
        </w:rPr>
        <w:t xml:space="preserve">BRAND </w:t>
      </w:r>
      <w:r w:rsidR="000B15D9" w:rsidRPr="00870EBA">
        <w:rPr>
          <w:b/>
          <w:color w:val="000000"/>
          <w:sz w:val="24"/>
          <w:szCs w:val="24"/>
        </w:rPr>
        <w:t>IDENTITY PADA</w:t>
      </w:r>
      <w:r w:rsidRPr="00870EBA">
        <w:rPr>
          <w:b/>
          <w:color w:val="000000"/>
          <w:sz w:val="24"/>
          <w:szCs w:val="24"/>
        </w:rPr>
        <w:t xml:space="preserve"> UMKM KAMPUNG TEMATIK DRUM BUJANA</w:t>
      </w:r>
    </w:p>
    <w:p w14:paraId="71503C0D" w14:textId="77777777" w:rsidR="00F13D0B" w:rsidRPr="00870EBA" w:rsidRDefault="00F13D0B">
      <w:pPr>
        <w:ind w:left="0" w:hanging="2"/>
        <w:jc w:val="center"/>
        <w:rPr>
          <w:b/>
          <w:color w:val="000000"/>
          <w:sz w:val="24"/>
          <w:szCs w:val="24"/>
        </w:rPr>
      </w:pPr>
    </w:p>
    <w:p w14:paraId="4B1DE4B3" w14:textId="77777777" w:rsidR="00F13D0B" w:rsidRPr="00870EBA" w:rsidRDefault="00F13D0B">
      <w:pPr>
        <w:ind w:left="0" w:hanging="2"/>
        <w:jc w:val="center"/>
        <w:rPr>
          <w:b/>
          <w:color w:val="000000"/>
          <w:sz w:val="24"/>
          <w:szCs w:val="24"/>
        </w:rPr>
      </w:pPr>
    </w:p>
    <w:p w14:paraId="05D51463" w14:textId="71B5281B" w:rsidR="00591C63" w:rsidRPr="00870EBA" w:rsidRDefault="00591C63" w:rsidP="00591C63">
      <w:pPr>
        <w:ind w:left="0" w:hanging="2"/>
        <w:jc w:val="center"/>
        <w:rPr>
          <w:sz w:val="24"/>
          <w:szCs w:val="24"/>
          <w:vertAlign w:val="superscript"/>
        </w:rPr>
      </w:pPr>
      <w:bookmarkStart w:id="0" w:name="_heading=h.gjdgxs" w:colFirst="0" w:colLast="0"/>
      <w:bookmarkEnd w:id="0"/>
      <w:r w:rsidRPr="00870EBA">
        <w:rPr>
          <w:sz w:val="24"/>
          <w:szCs w:val="24"/>
        </w:rPr>
        <w:t>Winanti</w:t>
      </w:r>
      <w:r w:rsidRPr="00870EBA">
        <w:rPr>
          <w:sz w:val="24"/>
          <w:szCs w:val="24"/>
          <w:vertAlign w:val="superscript"/>
        </w:rPr>
        <w:t>1</w:t>
      </w:r>
      <w:r w:rsidRPr="00870EBA">
        <w:rPr>
          <w:sz w:val="24"/>
          <w:szCs w:val="24"/>
        </w:rPr>
        <w:t>, Sucipto Basuki</w:t>
      </w:r>
      <w:r w:rsidRPr="00870EBA">
        <w:rPr>
          <w:sz w:val="24"/>
          <w:szCs w:val="24"/>
          <w:vertAlign w:val="superscript"/>
        </w:rPr>
        <w:t>2</w:t>
      </w:r>
      <w:r w:rsidRPr="00870EBA">
        <w:rPr>
          <w:sz w:val="24"/>
          <w:szCs w:val="24"/>
        </w:rPr>
        <w:t>, Francisca Sestri Goestjahjati</w:t>
      </w:r>
      <w:r w:rsidR="000B15D9" w:rsidRPr="00870EBA">
        <w:rPr>
          <w:sz w:val="24"/>
          <w:szCs w:val="24"/>
          <w:vertAlign w:val="superscript"/>
        </w:rPr>
        <w:t>3</w:t>
      </w:r>
      <w:r w:rsidRPr="00870EBA">
        <w:rPr>
          <w:sz w:val="24"/>
          <w:szCs w:val="24"/>
        </w:rPr>
        <w:t>, Sri Lestari</w:t>
      </w:r>
      <w:r w:rsidR="000B15D9" w:rsidRPr="00870EBA">
        <w:rPr>
          <w:sz w:val="24"/>
          <w:szCs w:val="24"/>
          <w:vertAlign w:val="superscript"/>
        </w:rPr>
        <w:t>4</w:t>
      </w:r>
      <w:r w:rsidRPr="00870EBA">
        <w:rPr>
          <w:sz w:val="24"/>
          <w:szCs w:val="24"/>
        </w:rPr>
        <w:t>, Miyv Fayzhall</w:t>
      </w:r>
      <w:r w:rsidR="000B15D9" w:rsidRPr="00870EBA">
        <w:rPr>
          <w:sz w:val="24"/>
          <w:szCs w:val="24"/>
          <w:vertAlign w:val="superscript"/>
        </w:rPr>
        <w:t>5</w:t>
      </w:r>
      <w:r w:rsidRPr="00870EBA">
        <w:rPr>
          <w:sz w:val="24"/>
          <w:szCs w:val="24"/>
        </w:rPr>
        <w:t xml:space="preserve">, </w:t>
      </w:r>
      <w:r w:rsidR="000B15D9" w:rsidRPr="00870EBA">
        <w:rPr>
          <w:sz w:val="24"/>
          <w:szCs w:val="24"/>
        </w:rPr>
        <w:t>Bayu Suseno</w:t>
      </w:r>
      <w:r w:rsidR="000B15D9" w:rsidRPr="00870EBA">
        <w:rPr>
          <w:sz w:val="24"/>
          <w:szCs w:val="24"/>
          <w:vertAlign w:val="superscript"/>
        </w:rPr>
        <w:t>6</w:t>
      </w:r>
      <w:r w:rsidR="000B15D9" w:rsidRPr="00870EBA">
        <w:rPr>
          <w:sz w:val="24"/>
          <w:szCs w:val="24"/>
        </w:rPr>
        <w:t xml:space="preserve">, </w:t>
      </w:r>
      <w:r w:rsidR="0067684D">
        <w:rPr>
          <w:sz w:val="24"/>
          <w:szCs w:val="24"/>
        </w:rPr>
        <w:t>Galih Fahrezi</w:t>
      </w:r>
      <w:r w:rsidR="000B15D9" w:rsidRPr="00870EBA">
        <w:rPr>
          <w:sz w:val="24"/>
          <w:szCs w:val="24"/>
        </w:rPr>
        <w:t xml:space="preserve"> </w:t>
      </w:r>
      <w:r w:rsidR="000B15D9" w:rsidRPr="00870EBA">
        <w:rPr>
          <w:sz w:val="24"/>
          <w:szCs w:val="24"/>
          <w:vertAlign w:val="superscript"/>
        </w:rPr>
        <w:t>7</w:t>
      </w:r>
      <w:r w:rsidRPr="00870EBA">
        <w:rPr>
          <w:sz w:val="24"/>
          <w:szCs w:val="24"/>
        </w:rPr>
        <w:t xml:space="preserve">, </w:t>
      </w:r>
      <w:r w:rsidR="00C81726" w:rsidRPr="00870EBA">
        <w:rPr>
          <w:sz w:val="24"/>
          <w:szCs w:val="24"/>
        </w:rPr>
        <w:t>Hidayatulloh</w:t>
      </w:r>
      <w:r w:rsidR="000B15D9" w:rsidRPr="00870EBA">
        <w:rPr>
          <w:sz w:val="24"/>
          <w:szCs w:val="24"/>
          <w:vertAlign w:val="superscript"/>
        </w:rPr>
        <w:t>8</w:t>
      </w:r>
      <w:r w:rsidRPr="00870EBA">
        <w:rPr>
          <w:sz w:val="24"/>
          <w:szCs w:val="24"/>
        </w:rPr>
        <w:t>, Yusuf</w:t>
      </w:r>
      <w:r w:rsidR="000B15D9" w:rsidRPr="00870EBA">
        <w:rPr>
          <w:sz w:val="24"/>
          <w:szCs w:val="24"/>
          <w:vertAlign w:val="superscript"/>
        </w:rPr>
        <w:t>9</w:t>
      </w:r>
      <w:r w:rsidRPr="00870EBA">
        <w:rPr>
          <w:sz w:val="24"/>
          <w:szCs w:val="24"/>
        </w:rPr>
        <w:t>,</w:t>
      </w:r>
      <w:r w:rsidR="003E12AF" w:rsidRPr="00870EBA">
        <w:rPr>
          <w:sz w:val="24"/>
          <w:szCs w:val="24"/>
        </w:rPr>
        <w:t xml:space="preserve"> </w:t>
      </w:r>
      <w:r w:rsidR="00170195">
        <w:rPr>
          <w:sz w:val="24"/>
          <w:szCs w:val="24"/>
        </w:rPr>
        <w:t>Badreyatul lael</w:t>
      </w:r>
      <w:r w:rsidR="000B15D9" w:rsidRPr="00870EBA">
        <w:rPr>
          <w:sz w:val="24"/>
          <w:szCs w:val="24"/>
          <w:vertAlign w:val="superscript"/>
        </w:rPr>
        <w:t>10</w:t>
      </w:r>
    </w:p>
    <w:p w14:paraId="5A7BD5E8" w14:textId="77777777" w:rsidR="00591C63" w:rsidRPr="00870EBA" w:rsidRDefault="00591C63" w:rsidP="00591C63">
      <w:pPr>
        <w:widowControl w:val="0"/>
        <w:autoSpaceDE w:val="0"/>
        <w:spacing w:line="240" w:lineRule="auto"/>
        <w:ind w:left="0" w:hanging="2"/>
        <w:jc w:val="center"/>
        <w:rPr>
          <w:b/>
          <w:bCs/>
          <w:sz w:val="24"/>
          <w:szCs w:val="24"/>
          <w:lang w:val="fi-FI"/>
        </w:rPr>
      </w:pPr>
    </w:p>
    <w:p w14:paraId="5BCA0B1C" w14:textId="77777777" w:rsidR="00591C63" w:rsidRPr="00870EBA" w:rsidRDefault="00591C63" w:rsidP="00591C63">
      <w:pPr>
        <w:widowControl w:val="0"/>
        <w:autoSpaceDE w:val="0"/>
        <w:spacing w:line="240" w:lineRule="auto"/>
        <w:ind w:left="0" w:hanging="2"/>
        <w:jc w:val="center"/>
        <w:rPr>
          <w:bCs/>
          <w:sz w:val="24"/>
          <w:szCs w:val="24"/>
          <w:vertAlign w:val="superscript"/>
          <w:lang w:val="fi-FI"/>
        </w:rPr>
      </w:pPr>
      <w:r w:rsidRPr="00870EBA">
        <w:rPr>
          <w:bCs/>
          <w:sz w:val="24"/>
          <w:szCs w:val="24"/>
          <w:vertAlign w:val="superscript"/>
          <w:lang w:val="fi-FI"/>
        </w:rPr>
        <w:t>1</w:t>
      </w:r>
      <w:r w:rsidRPr="00870EBA">
        <w:rPr>
          <w:bCs/>
          <w:sz w:val="24"/>
          <w:szCs w:val="24"/>
          <w:lang w:val="fi-FI"/>
        </w:rPr>
        <w:t>Prodi Teknologi Informasi, Universitas Insan Pembangunan Indonesia 15810</w:t>
      </w:r>
      <w:bookmarkStart w:id="1" w:name="_GoBack"/>
      <w:bookmarkEnd w:id="1"/>
    </w:p>
    <w:p w14:paraId="7119053D" w14:textId="0DF1D0A2" w:rsidR="00591C63" w:rsidRPr="00870EBA" w:rsidRDefault="000B15D9" w:rsidP="00591C63">
      <w:pPr>
        <w:widowControl w:val="0"/>
        <w:autoSpaceDE w:val="0"/>
        <w:spacing w:line="240" w:lineRule="auto"/>
        <w:ind w:left="0" w:hanging="2"/>
        <w:jc w:val="center"/>
        <w:rPr>
          <w:bCs/>
          <w:sz w:val="24"/>
          <w:szCs w:val="24"/>
          <w:lang w:val="fi-FI"/>
        </w:rPr>
      </w:pPr>
      <w:r w:rsidRPr="00870EBA">
        <w:rPr>
          <w:bCs/>
          <w:sz w:val="24"/>
          <w:szCs w:val="24"/>
          <w:vertAlign w:val="superscript"/>
          <w:lang w:val="fi-FI"/>
        </w:rPr>
        <w:t>2,6</w:t>
      </w:r>
      <w:r w:rsidR="00591C63" w:rsidRPr="00870EBA">
        <w:rPr>
          <w:bCs/>
          <w:sz w:val="24"/>
          <w:szCs w:val="24"/>
          <w:lang w:val="fi-FI"/>
        </w:rPr>
        <w:t>Prodi Sistem Informasi, Universitas Insan Pembangunan Indonesia 15810</w:t>
      </w:r>
    </w:p>
    <w:p w14:paraId="67EAEDB8" w14:textId="21BCF7F5" w:rsidR="00591C63" w:rsidRPr="00870EBA" w:rsidRDefault="000B15D9" w:rsidP="00591C63">
      <w:pPr>
        <w:widowControl w:val="0"/>
        <w:autoSpaceDE w:val="0"/>
        <w:spacing w:line="240" w:lineRule="auto"/>
        <w:ind w:left="0" w:hanging="2"/>
        <w:jc w:val="center"/>
        <w:rPr>
          <w:bCs/>
          <w:sz w:val="24"/>
          <w:szCs w:val="24"/>
          <w:lang w:val="fi-FI"/>
        </w:rPr>
      </w:pPr>
      <w:r w:rsidRPr="00870EBA">
        <w:rPr>
          <w:bCs/>
          <w:sz w:val="24"/>
          <w:szCs w:val="24"/>
          <w:vertAlign w:val="superscript"/>
          <w:lang w:val="fi-FI"/>
        </w:rPr>
        <w:t>3,4,5</w:t>
      </w:r>
      <w:r w:rsidR="00591C63" w:rsidRPr="00870EBA">
        <w:rPr>
          <w:bCs/>
          <w:sz w:val="24"/>
          <w:szCs w:val="24"/>
          <w:lang w:val="fi-FI"/>
        </w:rPr>
        <w:t xml:space="preserve">Prodi Manajemen, </w:t>
      </w:r>
      <w:r w:rsidR="00525B13" w:rsidRPr="00870EBA">
        <w:rPr>
          <w:bCs/>
          <w:sz w:val="24"/>
          <w:szCs w:val="24"/>
          <w:lang w:val="fi-FI"/>
        </w:rPr>
        <w:t>Universitas Insan Pembangunan Indonesia 15810</w:t>
      </w:r>
    </w:p>
    <w:p w14:paraId="6981240E" w14:textId="723BDE81" w:rsidR="000B15D9" w:rsidRPr="00870EBA" w:rsidRDefault="000B15D9" w:rsidP="00591C63">
      <w:pPr>
        <w:widowControl w:val="0"/>
        <w:autoSpaceDE w:val="0"/>
        <w:spacing w:line="240" w:lineRule="auto"/>
        <w:ind w:left="0" w:hanging="2"/>
        <w:jc w:val="center"/>
        <w:rPr>
          <w:bCs/>
          <w:sz w:val="24"/>
          <w:szCs w:val="24"/>
          <w:lang w:val="fi-FI"/>
        </w:rPr>
      </w:pPr>
      <w:r w:rsidRPr="00870EBA">
        <w:rPr>
          <w:bCs/>
          <w:sz w:val="24"/>
          <w:szCs w:val="24"/>
          <w:vertAlign w:val="superscript"/>
          <w:lang w:val="fi-FI"/>
        </w:rPr>
        <w:t>7</w:t>
      </w:r>
      <w:r w:rsidRPr="00870EBA">
        <w:rPr>
          <w:bCs/>
          <w:sz w:val="24"/>
          <w:szCs w:val="24"/>
          <w:lang w:val="fi-FI"/>
        </w:rPr>
        <w:t>Mahasiswa Rekayasa Perangkat Lunak, Universitas Insan Pembangunan Indonesia 15810</w:t>
      </w:r>
    </w:p>
    <w:p w14:paraId="3AAE8FB9" w14:textId="5CD4A829" w:rsidR="00591C63" w:rsidRPr="00870EBA" w:rsidRDefault="00170195" w:rsidP="00591C63">
      <w:pPr>
        <w:widowControl w:val="0"/>
        <w:autoSpaceDE w:val="0"/>
        <w:spacing w:line="240" w:lineRule="auto"/>
        <w:ind w:left="0" w:hanging="2"/>
        <w:jc w:val="center"/>
        <w:rPr>
          <w:bCs/>
          <w:sz w:val="24"/>
          <w:szCs w:val="24"/>
          <w:lang w:val="fi-FI"/>
        </w:rPr>
      </w:pPr>
      <w:r>
        <w:rPr>
          <w:bCs/>
          <w:sz w:val="24"/>
          <w:szCs w:val="24"/>
          <w:vertAlign w:val="superscript"/>
          <w:lang w:val="fi-FI"/>
        </w:rPr>
        <w:t>8,9</w:t>
      </w:r>
      <w:r w:rsidR="00591C63" w:rsidRPr="00870EBA">
        <w:rPr>
          <w:bCs/>
          <w:sz w:val="24"/>
          <w:szCs w:val="24"/>
          <w:lang w:val="fi-FI"/>
        </w:rPr>
        <w:t xml:space="preserve">Mahasiswa Sistem Informasi, </w:t>
      </w:r>
      <w:r w:rsidR="00525B13" w:rsidRPr="00870EBA">
        <w:rPr>
          <w:bCs/>
          <w:sz w:val="24"/>
          <w:szCs w:val="24"/>
          <w:lang w:val="fi-FI"/>
        </w:rPr>
        <w:t>Universitas Insan Pembangunan Indonesia 15810</w:t>
      </w:r>
    </w:p>
    <w:p w14:paraId="55CC8AEA" w14:textId="55524E44" w:rsidR="00591C63" w:rsidRPr="00870EBA" w:rsidRDefault="0067684D" w:rsidP="000B15D9">
      <w:pPr>
        <w:widowControl w:val="0"/>
        <w:autoSpaceDE w:val="0"/>
        <w:spacing w:line="240" w:lineRule="auto"/>
        <w:ind w:leftChars="-204" w:left="2" w:right="-171" w:hangingChars="188" w:hanging="451"/>
        <w:jc w:val="center"/>
        <w:rPr>
          <w:bCs/>
          <w:sz w:val="24"/>
          <w:szCs w:val="24"/>
          <w:lang w:val="fi-FI"/>
        </w:rPr>
      </w:pPr>
      <w:r>
        <w:rPr>
          <w:bCs/>
          <w:sz w:val="24"/>
          <w:szCs w:val="24"/>
          <w:vertAlign w:val="superscript"/>
          <w:lang w:val="fi-FI"/>
        </w:rPr>
        <w:t>10</w:t>
      </w:r>
      <w:r w:rsidR="00591C63" w:rsidRPr="00870EBA">
        <w:rPr>
          <w:bCs/>
          <w:sz w:val="24"/>
          <w:szCs w:val="24"/>
          <w:lang w:val="fi-FI"/>
        </w:rPr>
        <w:t xml:space="preserve">Mahasiswa Prodi </w:t>
      </w:r>
      <w:r w:rsidR="00170195">
        <w:rPr>
          <w:bCs/>
          <w:sz w:val="24"/>
          <w:szCs w:val="24"/>
          <w:lang w:val="fi-FI"/>
        </w:rPr>
        <w:t>Manajemen</w:t>
      </w:r>
      <w:r w:rsidR="00591C63" w:rsidRPr="00870EBA">
        <w:rPr>
          <w:bCs/>
          <w:sz w:val="24"/>
          <w:szCs w:val="24"/>
          <w:lang w:val="fi-FI"/>
        </w:rPr>
        <w:t xml:space="preserve">, </w:t>
      </w:r>
      <w:r w:rsidR="00525B13" w:rsidRPr="00870EBA">
        <w:rPr>
          <w:bCs/>
          <w:sz w:val="24"/>
          <w:szCs w:val="24"/>
          <w:lang w:val="fi-FI"/>
        </w:rPr>
        <w:t>Universitas Insan Pembangunan Indonesia 15810</w:t>
      </w:r>
    </w:p>
    <w:p w14:paraId="4B32A15A" w14:textId="22508CC5" w:rsidR="0040223A" w:rsidRDefault="00591C63" w:rsidP="00591C63">
      <w:pPr>
        <w:widowControl w:val="0"/>
        <w:autoSpaceDE w:val="0"/>
        <w:spacing w:line="240" w:lineRule="auto"/>
        <w:ind w:left="0" w:hanging="2"/>
        <w:jc w:val="center"/>
        <w:rPr>
          <w:sz w:val="24"/>
          <w:szCs w:val="24"/>
        </w:rPr>
      </w:pPr>
      <w:r w:rsidRPr="00870EBA">
        <w:rPr>
          <w:bCs/>
          <w:sz w:val="24"/>
          <w:szCs w:val="24"/>
          <w:lang w:val="fi-FI"/>
        </w:rPr>
        <w:t xml:space="preserve">Email: </w:t>
      </w:r>
      <w:hyperlink r:id="rId9" w:history="1">
        <w:r w:rsidRPr="00870EBA">
          <w:rPr>
            <w:rStyle w:val="Hyperlink"/>
            <w:sz w:val="24"/>
            <w:szCs w:val="24"/>
            <w:lang w:val="fi-FI"/>
          </w:rPr>
          <w:t>winanti12@ipem.ac.id</w:t>
        </w:r>
      </w:hyperlink>
      <w:r w:rsidRPr="00870EBA">
        <w:rPr>
          <w:bCs/>
          <w:sz w:val="24"/>
          <w:szCs w:val="24"/>
          <w:lang w:val="fi-FI"/>
        </w:rPr>
        <w:t>,</w:t>
      </w:r>
      <w:r w:rsidR="00870EBA" w:rsidRPr="00870EBA">
        <w:rPr>
          <w:sz w:val="24"/>
          <w:szCs w:val="24"/>
        </w:rPr>
        <w:t xml:space="preserve"> </w:t>
      </w:r>
      <w:hyperlink r:id="rId10" w:tgtFrame="_blank" w:history="1">
        <w:r w:rsidR="00870EBA" w:rsidRPr="00870EBA">
          <w:rPr>
            <w:rStyle w:val="Hyperlink"/>
            <w:sz w:val="24"/>
            <w:szCs w:val="24"/>
            <w:shd w:val="clear" w:color="auto" w:fill="FFFFFF"/>
          </w:rPr>
          <w:t>ciptainsan@yahoo.com</w:t>
        </w:r>
      </w:hyperlink>
      <w:r w:rsidR="00870EBA">
        <w:rPr>
          <w:rStyle w:val="Hyperlink"/>
          <w:sz w:val="24"/>
          <w:szCs w:val="24"/>
          <w:shd w:val="clear" w:color="auto" w:fill="FFFFFF"/>
        </w:rPr>
        <w:t>,</w:t>
      </w:r>
      <w:r w:rsidRPr="00870EBA">
        <w:rPr>
          <w:bCs/>
          <w:sz w:val="24"/>
          <w:szCs w:val="24"/>
          <w:lang w:val="fi-FI"/>
        </w:rPr>
        <w:t xml:space="preserve"> </w:t>
      </w:r>
      <w:hyperlink r:id="rId11" w:history="1">
        <w:r w:rsidRPr="00870EBA">
          <w:rPr>
            <w:rStyle w:val="Hyperlink"/>
            <w:sz w:val="24"/>
            <w:szCs w:val="24"/>
            <w:lang w:val="fi-FI"/>
          </w:rPr>
          <w:t>sestri.rahardjo@gmail.com</w:t>
        </w:r>
      </w:hyperlink>
      <w:r w:rsidRPr="00870EBA">
        <w:rPr>
          <w:bCs/>
          <w:sz w:val="24"/>
          <w:szCs w:val="24"/>
          <w:lang w:val="fi-FI"/>
        </w:rPr>
        <w:t xml:space="preserve">, </w:t>
      </w:r>
      <w:hyperlink r:id="rId12" w:history="1">
        <w:r w:rsidR="00870EBA" w:rsidRPr="00F40F87">
          <w:rPr>
            <w:rStyle w:val="Hyperlink"/>
            <w:bCs/>
            <w:sz w:val="24"/>
            <w:szCs w:val="24"/>
            <w:lang w:val="fi-FI"/>
          </w:rPr>
          <w:t>srilestari987@gmail.com</w:t>
        </w:r>
      </w:hyperlink>
      <w:r w:rsidR="00870EBA">
        <w:rPr>
          <w:bCs/>
          <w:sz w:val="24"/>
          <w:szCs w:val="24"/>
          <w:lang w:val="fi-FI"/>
        </w:rPr>
        <w:t xml:space="preserve">, </w:t>
      </w:r>
      <w:hyperlink r:id="rId13" w:tgtFrame="_blank" w:history="1">
        <w:r w:rsidRPr="00870EBA">
          <w:rPr>
            <w:rStyle w:val="Hyperlink"/>
            <w:sz w:val="24"/>
            <w:szCs w:val="24"/>
            <w:shd w:val="clear" w:color="auto" w:fill="FFFFFF"/>
          </w:rPr>
          <w:t>miyvf@ymail.com</w:t>
        </w:r>
      </w:hyperlink>
      <w:r w:rsidRPr="00870EBA">
        <w:rPr>
          <w:sz w:val="24"/>
          <w:szCs w:val="24"/>
        </w:rPr>
        <w:t>,</w:t>
      </w:r>
      <w:r w:rsidR="0040223A" w:rsidRPr="0040223A">
        <w:t xml:space="preserve"> </w:t>
      </w:r>
      <w:hyperlink r:id="rId14" w:history="1">
        <w:r w:rsidR="0040223A" w:rsidRPr="009A53FB">
          <w:rPr>
            <w:rStyle w:val="Hyperlink"/>
            <w:sz w:val="24"/>
            <w:szCs w:val="24"/>
          </w:rPr>
          <w:t>b4yu.suseno@gmail.com</w:t>
        </w:r>
      </w:hyperlink>
    </w:p>
    <w:p w14:paraId="71358B30" w14:textId="5FAE8044" w:rsidR="00591C63" w:rsidRPr="0040223A" w:rsidRDefault="0040223A" w:rsidP="0040223A">
      <w:pPr>
        <w:widowControl w:val="0"/>
        <w:autoSpaceDE w:val="0"/>
        <w:spacing w:line="240" w:lineRule="auto"/>
        <w:ind w:leftChars="0" w:left="0" w:firstLineChars="0" w:firstLine="0"/>
        <w:jc w:val="center"/>
        <w:rPr>
          <w:color w:val="828A93"/>
          <w:sz w:val="24"/>
          <w:szCs w:val="24"/>
          <w:shd w:val="clear" w:color="auto" w:fill="FFFFFF"/>
        </w:rPr>
      </w:pPr>
      <w:hyperlink r:id="rId15" w:history="1">
        <w:r w:rsidRPr="0040223A">
          <w:rPr>
            <w:rStyle w:val="Hyperlink"/>
            <w:sz w:val="24"/>
            <w:szCs w:val="24"/>
            <w:shd w:val="clear" w:color="auto" w:fill="FFFFFF"/>
          </w:rPr>
          <w:t>galihfa909@gmail.com</w:t>
        </w:r>
      </w:hyperlink>
      <w:r w:rsidR="00C81726" w:rsidRPr="00870EBA">
        <w:rPr>
          <w:rStyle w:val="Hyperlink"/>
          <w:sz w:val="24"/>
          <w:szCs w:val="24"/>
          <w:shd w:val="clear" w:color="auto" w:fill="FFFFFF"/>
        </w:rPr>
        <w:t xml:space="preserve">, </w:t>
      </w:r>
      <w:hyperlink r:id="rId16" w:history="1">
        <w:r w:rsidR="00170195" w:rsidRPr="009A53FB">
          <w:rPr>
            <w:rStyle w:val="Hyperlink"/>
            <w:sz w:val="24"/>
            <w:szCs w:val="24"/>
            <w:shd w:val="clear" w:color="auto" w:fill="FFFFFF"/>
          </w:rPr>
          <w:t>Hidayatulloh.dajonk96@gmail.com</w:t>
        </w:r>
      </w:hyperlink>
      <w:r w:rsidR="00170195">
        <w:rPr>
          <w:rStyle w:val="Hyperlink"/>
          <w:sz w:val="24"/>
          <w:szCs w:val="24"/>
          <w:shd w:val="clear" w:color="auto" w:fill="FFFFFF"/>
        </w:rPr>
        <w:t xml:space="preserve">, </w:t>
      </w:r>
      <w:hyperlink r:id="rId17" w:history="1">
        <w:r w:rsidR="00170195" w:rsidRPr="009A53FB">
          <w:rPr>
            <w:rStyle w:val="Hyperlink"/>
            <w:sz w:val="24"/>
            <w:szCs w:val="24"/>
            <w:shd w:val="clear" w:color="auto" w:fill="FFFFFF"/>
          </w:rPr>
          <w:t>yusuf130804@gmail.com</w:t>
        </w:r>
      </w:hyperlink>
      <w:r w:rsidR="00170195">
        <w:rPr>
          <w:rStyle w:val="Hyperlink"/>
          <w:sz w:val="24"/>
          <w:szCs w:val="24"/>
          <w:shd w:val="clear" w:color="auto" w:fill="FFFFFF"/>
        </w:rPr>
        <w:t>, badreyatullael6@gmail.com</w:t>
      </w:r>
    </w:p>
    <w:p w14:paraId="2E299704" w14:textId="77777777" w:rsidR="008D59A4" w:rsidRDefault="008D59A4">
      <w:pPr>
        <w:ind w:left="0" w:hanging="2"/>
      </w:pPr>
    </w:p>
    <w:p w14:paraId="0C93418F" w14:textId="77777777" w:rsidR="008D59A4" w:rsidRDefault="008D59A4">
      <w:pPr>
        <w:ind w:left="0" w:hanging="2"/>
        <w:jc w:val="center"/>
      </w:pPr>
    </w:p>
    <w:p w14:paraId="2745E9A2" w14:textId="77777777" w:rsidR="008D59A4" w:rsidRDefault="00D249A3">
      <w:pPr>
        <w:ind w:left="0" w:hanging="2"/>
        <w:jc w:val="center"/>
        <w:rPr>
          <w:b/>
        </w:rPr>
      </w:pPr>
      <w:r>
        <w:rPr>
          <w:b/>
        </w:rPr>
        <w:t>ABSTRAK</w:t>
      </w:r>
    </w:p>
    <w:p w14:paraId="4020AFF6" w14:textId="77777777" w:rsidR="008D59A4" w:rsidRDefault="00D249A3">
      <w:pPr>
        <w:ind w:left="0" w:hanging="2"/>
        <w:rPr>
          <w:b/>
          <w:sz w:val="18"/>
          <w:szCs w:val="18"/>
        </w:rPr>
      </w:pPr>
      <w:r>
        <w:rPr>
          <w:b/>
          <w:sz w:val="18"/>
          <w:szCs w:val="18"/>
        </w:rPr>
        <w:t xml:space="preserve">  </w:t>
      </w:r>
    </w:p>
    <w:p w14:paraId="410B4E7A" w14:textId="72659D74" w:rsidR="008D59A4" w:rsidRDefault="00456BF7">
      <w:pPr>
        <w:spacing w:before="240" w:after="240"/>
        <w:ind w:left="0" w:hanging="2"/>
      </w:pPr>
      <w:r>
        <w:t>Pelaku UMKM kampung tematik Drum Bujana masih banyak yang belum memiliki desain logo usaha dan cenderung mengabaikan desain logo sebagai salah satu bentuk brand suatu produk. Ketidaktahuan mengenai pemahaman pentingnya brand sebuh produk melalui desain logo yang menarik, simpel, bermakna dan memiliki nilai jual. Pendampingan dilakukan oleh dosen dan mahasiswa dalam pembuatan desain logo yang sesuai. Kegiatan pendampingan selama Maret 2022 sampai dengan September 2022 melalui edukasi, pemahaman dan penyamaan persepsi serta pembuatan desaiin logo secara langsung. Peserta kegiatan terdiri sebanyak 10 pelaku usaha yang rata-rata adalah usaha dagang dan jasa. Pendampingan menghasilkan desain logo yang digunakan dan dimanfaatkan oleh pelaku usaha dalam memperkenalkan dan mempromosikan produknya. Pendampingan ini menjadi salah satu kegiatan yang dilakukan oleh dosen dan mahasiswa dalam kegiatan PKM di kampung tematik Drum Bujana</w:t>
      </w:r>
      <w:r w:rsidR="0088765D">
        <w:t>. Meskipun pendampingan saat ini sudah selesai namun dosen dan mahasiswa tetap terus melakukan komunikasi mengenai desain logo produk-produk baru yang ada di kampung tematik Drum Bujana sehingga pendampingan tidak putus sampai bulan September 2022 tetapi sampai saat ini masih berjalan untuk keberlanjutan pendampingan. Para pelaku UMKM di kampung tematik Drum Bujana merasa terbantu dengan pendampingan ini.</w:t>
      </w:r>
    </w:p>
    <w:p w14:paraId="69CE7D8D" w14:textId="77777777" w:rsidR="008D59A4" w:rsidRDefault="008D59A4">
      <w:pPr>
        <w:ind w:left="0" w:hanging="2"/>
      </w:pPr>
    </w:p>
    <w:p w14:paraId="2004A5E2" w14:textId="330907AC" w:rsidR="008D59A4" w:rsidRDefault="00D249A3">
      <w:pPr>
        <w:ind w:left="0" w:hanging="2"/>
        <w:rPr>
          <w:i/>
        </w:rPr>
      </w:pPr>
      <w:r>
        <w:rPr>
          <w:b/>
        </w:rPr>
        <w:t>Kata Kunci:</w:t>
      </w:r>
      <w:r>
        <w:rPr>
          <w:i/>
        </w:rPr>
        <w:t xml:space="preserve"> </w:t>
      </w:r>
      <w:r w:rsidR="002A7663">
        <w:rPr>
          <w:i/>
        </w:rPr>
        <w:t xml:space="preserve">Pendampingan, desain logo, </w:t>
      </w:r>
      <w:r w:rsidR="0088765D">
        <w:rPr>
          <w:i/>
        </w:rPr>
        <w:t>B</w:t>
      </w:r>
      <w:r w:rsidR="002A7663">
        <w:rPr>
          <w:i/>
        </w:rPr>
        <w:t>rand Identity, Kampung Tematik</w:t>
      </w:r>
    </w:p>
    <w:p w14:paraId="320F62A0" w14:textId="77777777" w:rsidR="00F13D0B" w:rsidRDefault="00F13D0B">
      <w:pPr>
        <w:ind w:left="0" w:hanging="2"/>
        <w:rPr>
          <w:i/>
        </w:rPr>
      </w:pPr>
    </w:p>
    <w:p w14:paraId="325BBC0E" w14:textId="77777777" w:rsidR="00F13D0B" w:rsidRDefault="00F13D0B">
      <w:pPr>
        <w:ind w:left="0" w:hanging="2"/>
        <w:rPr>
          <w:i/>
        </w:rPr>
      </w:pPr>
    </w:p>
    <w:p w14:paraId="4F0BF231" w14:textId="77777777" w:rsidR="008D59A4" w:rsidRDefault="00D249A3" w:rsidP="00B6247A">
      <w:pPr>
        <w:numPr>
          <w:ilvl w:val="0"/>
          <w:numId w:val="1"/>
        </w:numPr>
        <w:pBdr>
          <w:top w:val="nil"/>
          <w:left w:val="nil"/>
          <w:bottom w:val="nil"/>
          <w:right w:val="nil"/>
          <w:between w:val="nil"/>
        </w:pBdr>
        <w:tabs>
          <w:tab w:val="left" w:pos="270"/>
        </w:tabs>
        <w:spacing w:line="240" w:lineRule="auto"/>
        <w:ind w:left="0" w:hanging="2"/>
        <w:rPr>
          <w:b/>
          <w:color w:val="000000"/>
        </w:rPr>
      </w:pPr>
      <w:r>
        <w:rPr>
          <w:b/>
          <w:color w:val="000000"/>
        </w:rPr>
        <w:t>PENDAHULUAN</w:t>
      </w:r>
    </w:p>
    <w:p w14:paraId="631979BD" w14:textId="77777777" w:rsidR="008D59A4" w:rsidRDefault="008D59A4">
      <w:pPr>
        <w:spacing w:line="240" w:lineRule="auto"/>
        <w:ind w:left="0" w:hanging="2"/>
        <w:rPr>
          <w:sz w:val="24"/>
          <w:szCs w:val="24"/>
        </w:rPr>
      </w:pPr>
    </w:p>
    <w:p w14:paraId="6ABEADBF" w14:textId="7D30BE7F" w:rsidR="00B6247A" w:rsidRDefault="00B6247A" w:rsidP="00B6247A">
      <w:pPr>
        <w:spacing w:line="240" w:lineRule="auto"/>
        <w:ind w:left="-2" w:firstLineChars="262" w:firstLine="629"/>
        <w:rPr>
          <w:sz w:val="24"/>
          <w:szCs w:val="24"/>
        </w:rPr>
      </w:pPr>
      <w:r>
        <w:rPr>
          <w:sz w:val="24"/>
          <w:szCs w:val="24"/>
        </w:rPr>
        <w:t>Kampung tematik Drum Bujana menjadi salah satu kampung tematik yang terdaftar di bidang Ekonomi Kreatif Bappeda Kabupaten Tangerang</w:t>
      </w:r>
      <w:r w:rsidR="00B2392A">
        <w:rPr>
          <w:sz w:val="24"/>
          <w:szCs w:val="24"/>
        </w:rPr>
        <w:t>, dimana tahun 2022 menjadi salah satu kampung binaan Universitas Insan Pembangunan. Kampung Tematik Drum Bujana berada di wilayah Desa Pete, kecamatan Tigaraksa, Kabupaten Tangerang dengan jumlah penduduk kurang lebih 600 KK yang terdiri dari 8 RT dan 1 RW. Rata-rata masyarakat di kampung tematik Drum Bujana adalah pekerja di sector industry, pendidikan</w:t>
      </w:r>
      <w:r w:rsidR="00C81726">
        <w:rPr>
          <w:sz w:val="24"/>
          <w:szCs w:val="24"/>
        </w:rPr>
        <w:t>, perdagangan</w:t>
      </w:r>
      <w:r w:rsidR="00B2392A">
        <w:rPr>
          <w:sz w:val="24"/>
          <w:szCs w:val="24"/>
        </w:rPr>
        <w:t xml:space="preserve"> dan beberapa orang di pemeritahan (Pemda). </w:t>
      </w:r>
      <w:r w:rsidR="00B2392A">
        <w:rPr>
          <w:sz w:val="24"/>
          <w:szCs w:val="24"/>
        </w:rPr>
        <w:lastRenderedPageBreak/>
        <w:t>Namun sebagian besar pekerja pabrik yang setiap hari berangkat pagi pulang sore atau petang</w:t>
      </w:r>
      <w:r w:rsidR="0077462F">
        <w:rPr>
          <w:sz w:val="24"/>
          <w:szCs w:val="24"/>
        </w:rPr>
        <w:t xml:space="preserve"> </w:t>
      </w:r>
      <w:r w:rsidR="0077462F">
        <w:rPr>
          <w:sz w:val="24"/>
          <w:szCs w:val="24"/>
        </w:rPr>
        <w:fldChar w:fldCharType="begin" w:fldLock="1"/>
      </w:r>
      <w:r w:rsidR="0077462F">
        <w:rPr>
          <w:sz w:val="24"/>
          <w:szCs w:val="24"/>
        </w:rPr>
        <w:instrText>ADDIN CSL_CITATION {"citationItems":[{"id":"ITEM-1","itemData":{"author":[{"dropping-particle":"","family":"Fayzhall","given":"Miyv","non-dropping-particle":"","parse-names":false,"suffix":""},{"dropping-particle":"","family":"Winanti","given":"","non-dropping-particle":"","parse-names":false,"suffix":""},{"dropping-particle":"","family":"Lestari","given":"Sri","non-dropping-particle":"","parse-names":false,"suffix":""},{"dropping-particle":"","family":"Basuki","given":"Sucipto","non-dropping-particle":"","parse-names":false,"suffix":""},{"dropping-particle":"","family":"Goestjahjanti","given":"Francisca Sestri","non-dropping-particle":"","parse-names":false,"suffix":""},{"dropping-particle":"","family":"Kariyadi","given":"Novan","non-dropping-particle":"","parse-names":false,"suffix":""},{"dropping-particle":"","family":"Lael","given":"Badriyatul","non-dropping-particle":"","parse-names":false,"suffix":""},{"dropping-particle":"","family":"Nugroho","given":"Adi Prasetyo","non-dropping-particle":"","parse-names":false,"suffix":""},{"dropping-particle":"","family":"Mulyani","given":"Rosi","non-dropping-particle":"","parse-names":false,"suffix":""},{"dropping-particle":"","family":"Rahmandani","given":"Niken Yulia","non-dropping-particle":"","parse-names":false,"suffix":""},{"dropping-particle":"","family":"Aulia","given":"Adellia Rosita","non-dropping-particle":"","parse-names":false,"suffix":""}],"id":"ITEM-1","issue":"2","issued":{"date-parts":[["2022"]]},"page":"128-135","title":"PELATIHAN STRATEGI PEMASARAN BERBASIS DIGITAL PRODUK UMKM KAMPUNG TEMATIK DRUM BUJANA, TIGARAKSA, TANGERANG","type":"article-journal","volume":"2"},"uris":["http://www.mendeley.com/documents/?uuid=e4a29317-63e7-4f2f-8529-a7b294e64db8"]}],"mendeley":{"formattedCitation":"(Fayzhall et al., 2022)","plainTextFormattedCitation":"(Fayzhall et al., 2022)","previouslyFormattedCitation":"(Fayzhall et al., 2022)"},"properties":{"noteIndex":0},"schema":"https://github.com/citation-style-language/schema/raw/master/csl-citation.json"}</w:instrText>
      </w:r>
      <w:r w:rsidR="0077462F">
        <w:rPr>
          <w:sz w:val="24"/>
          <w:szCs w:val="24"/>
        </w:rPr>
        <w:fldChar w:fldCharType="separate"/>
      </w:r>
      <w:r w:rsidR="0077462F" w:rsidRPr="0077462F">
        <w:rPr>
          <w:noProof/>
          <w:sz w:val="24"/>
          <w:szCs w:val="24"/>
        </w:rPr>
        <w:t>(Fayzhall et al., 2022)</w:t>
      </w:r>
      <w:r w:rsidR="0077462F">
        <w:rPr>
          <w:sz w:val="24"/>
          <w:szCs w:val="24"/>
        </w:rPr>
        <w:fldChar w:fldCharType="end"/>
      </w:r>
      <w:r w:rsidR="00B2392A">
        <w:rPr>
          <w:sz w:val="24"/>
          <w:szCs w:val="24"/>
        </w:rPr>
        <w:t xml:space="preserve">. </w:t>
      </w:r>
    </w:p>
    <w:p w14:paraId="7C69376C" w14:textId="429D6120" w:rsidR="009227BD" w:rsidRDefault="009227BD" w:rsidP="00B6247A">
      <w:pPr>
        <w:spacing w:line="240" w:lineRule="auto"/>
        <w:ind w:left="-2" w:firstLineChars="262" w:firstLine="629"/>
        <w:rPr>
          <w:sz w:val="24"/>
          <w:szCs w:val="24"/>
        </w:rPr>
      </w:pPr>
      <w:r>
        <w:rPr>
          <w:sz w:val="24"/>
          <w:szCs w:val="24"/>
        </w:rPr>
        <w:t xml:space="preserve">Pengabdian kepada masyarakat (PKM) ini merupakan PKM kolaborasi antara dosen dan mahasiswa Universitas Insan Pembangunan Indonesia multi disiplin ilmu yang berjumlah 12 orang dalam team. </w:t>
      </w:r>
      <w:r w:rsidR="00D8003D">
        <w:rPr>
          <w:sz w:val="24"/>
          <w:szCs w:val="24"/>
        </w:rPr>
        <w:t xml:space="preserve">Dimana kampung tematik Drum Bujana merupakan salah satu kampung tematik dari 16 kampung tematik yang menjadi tempat PKM dosen dan mahasiswa Universitas Insan Pembangunan </w:t>
      </w:r>
      <w:proofErr w:type="gramStart"/>
      <w:r w:rsidR="00D8003D">
        <w:rPr>
          <w:sz w:val="24"/>
          <w:szCs w:val="24"/>
        </w:rPr>
        <w:t>Indonesia</w:t>
      </w:r>
      <w:r w:rsidR="004B04B9">
        <w:rPr>
          <w:sz w:val="24"/>
          <w:szCs w:val="24"/>
        </w:rPr>
        <w:t xml:space="preserve"> </w:t>
      </w:r>
      <w:r w:rsidR="00D8003D">
        <w:rPr>
          <w:sz w:val="24"/>
          <w:szCs w:val="24"/>
        </w:rPr>
        <w:t>.</w:t>
      </w:r>
      <w:proofErr w:type="gramEnd"/>
      <w:r w:rsidR="00D8003D">
        <w:rPr>
          <w:sz w:val="24"/>
          <w:szCs w:val="24"/>
        </w:rPr>
        <w:t xml:space="preserve"> Kegiatan PKM Universitas Insan Pembangunan Indonesia tahun 2022 melibatkan 80 orang dosen dan 80 orang mahasiswa yang tersebar dalam 16 kampung tematik di kabupaten Tangerang </w:t>
      </w:r>
      <w:r w:rsidR="00D8003D">
        <w:rPr>
          <w:sz w:val="24"/>
          <w:szCs w:val="24"/>
        </w:rPr>
        <w:fldChar w:fldCharType="begin" w:fldLock="1"/>
      </w:r>
      <w:r w:rsidR="00827757">
        <w:rPr>
          <w:sz w:val="24"/>
          <w:szCs w:val="24"/>
        </w:rPr>
        <w:instrText>ADDIN CSL_CITATION {"citationItems":[{"id":"ITEM-1","itemData":{"URL":"https://www.facebook.com/pemkabtangerang/videos/3025087811063984/","accessed":{"date-parts":[["2022","7","13"]]},"author":[{"dropping-particle":"","family":"Pemkabtangerang","given":"","non-dropping-particle":"","parse-names":false,"suffix":""}],"container-title":"Pemkabtangerang","id":"ITEM-1","issued":{"date-parts":[["2022"]]},"title":"Pelepasan Kegiatan Pengabdian Kepada Masyarakat STMIK dan STIE Insan Pembangunan","type":"webpage"},"uris":["http://www.mendeley.com/documents/?uuid=f75082c4-5563-3ee5-b967-94ba443310c8"]}],"mendeley":{"formattedCitation":"(Pemkabtangerang, 2022)","plainTextFormattedCitation":"(Pemkabtangerang, 2022)","previouslyFormattedCitation":"(Pemkabtangerang, 2022)"},"properties":{"noteIndex":0},"schema":"https://github.com/citation-style-language/schema/raw/master/csl-citation.json"}</w:instrText>
      </w:r>
      <w:r w:rsidR="00D8003D">
        <w:rPr>
          <w:sz w:val="24"/>
          <w:szCs w:val="24"/>
        </w:rPr>
        <w:fldChar w:fldCharType="separate"/>
      </w:r>
      <w:r w:rsidR="00D8003D" w:rsidRPr="00D8003D">
        <w:rPr>
          <w:noProof/>
          <w:sz w:val="24"/>
          <w:szCs w:val="24"/>
        </w:rPr>
        <w:t>(Pemkabtangerang, 2022)</w:t>
      </w:r>
      <w:r w:rsidR="00D8003D">
        <w:rPr>
          <w:sz w:val="24"/>
          <w:szCs w:val="24"/>
        </w:rPr>
        <w:fldChar w:fldCharType="end"/>
      </w:r>
      <w:r w:rsidR="00D8003D">
        <w:rPr>
          <w:sz w:val="24"/>
          <w:szCs w:val="24"/>
        </w:rPr>
        <w:t xml:space="preserve">. </w:t>
      </w:r>
    </w:p>
    <w:p w14:paraId="021A42A3" w14:textId="2B79B93C" w:rsidR="00C81726" w:rsidRDefault="00C81726" w:rsidP="00B6247A">
      <w:pPr>
        <w:spacing w:line="240" w:lineRule="auto"/>
        <w:ind w:left="-2" w:firstLineChars="262" w:firstLine="629"/>
        <w:rPr>
          <w:sz w:val="24"/>
          <w:szCs w:val="24"/>
        </w:rPr>
      </w:pPr>
      <w:r>
        <w:rPr>
          <w:sz w:val="24"/>
          <w:szCs w:val="24"/>
        </w:rPr>
        <w:t>Meskipun sebagian besar pekerja pabrik, tidak sedikit yang memiliki usaha kecil dan menengah (UMKM) baik dibidang perdagangan maupun jasa</w:t>
      </w:r>
      <w:r w:rsidR="004861F8">
        <w:rPr>
          <w:sz w:val="24"/>
          <w:szCs w:val="24"/>
        </w:rPr>
        <w:t xml:space="preserve"> </w:t>
      </w:r>
      <w:r w:rsidR="004861F8">
        <w:rPr>
          <w:sz w:val="24"/>
          <w:szCs w:val="24"/>
        </w:rPr>
        <w:fldChar w:fldCharType="begin" w:fldLock="1"/>
      </w:r>
      <w:r w:rsidR="004861F8">
        <w:rPr>
          <w:sz w:val="24"/>
          <w:szCs w:val="24"/>
        </w:rPr>
        <w:instrText>ADDIN CSL_CITATION {"citationItems":[{"id":"ITEM-1","itemData":{"author":[{"dropping-particle":"","family":"Basuki","given":"Sucipto","non-dropping-particle":"","parse-names":false,"suffix":""},{"dropping-particle":"","family":"Winanti","given":"","non-dropping-particle":"","parse-names":false,"suffix":""},{"dropping-particle":"","family":"Goestjahjanti","given":"Francisca Sestri","non-dropping-particle":"","parse-names":false,"suffix":""},{"dropping-particle":"","family":"Lestari","given":"Sri","non-dropping-particle":"","parse-names":false,"suffix":""},{"dropping-particle":"","family":"Fayzhall","given":"Miyv","non-dropping-particle":"","parse-names":false,"suffix":""},{"dropping-particle":"","family":"Karyadi","given":"Novan","non-dropping-particle":"","parse-names":false,"suffix":""},{"dropping-particle":"","family":"Laeli","given":"Badriyatul","non-dropping-particle":"","parse-names":false,"suffix":""},{"dropping-particle":"","family":"Rahmadani","given":"Niken Yulia","non-dropping-particle":"","parse-names":false,"suffix":""},{"dropping-particle":"","family":"Rosi","given":"Mulyani","non-dropping-particle":"","parse-names":false,"suffix":""},{"dropping-particle":"","family":"Tiara","given":"Beby","non-dropping-particle":"","parse-names":false,"suffix":""}],"container-title":"Bangun Rekaprima","id":"ITEM-1","issue":"2","issued":{"date-parts":[["2022"]]},"page":"135-141","title":"WORKSHOP PENGUATAN INOVASI UMKM DAN PRODUK UNGGULAN KAMPUNG TEMATIK KABUPATEN TANGERANG","type":"article-journal","volume":"08"},"uris":["http://www.mendeley.com/documents/?uuid=afbea685-c686-457b-a20d-c89e0398bf0f"]}],"mendeley":{"formattedCitation":"(Basuki et al., 2022)","plainTextFormattedCitation":"(Basuki et al., 2022)","previouslyFormattedCitation":"(Basuki et al., 2022)"},"properties":{"noteIndex":0},"schema":"https://github.com/citation-style-language/schema/raw/master/csl-citation.json"}</w:instrText>
      </w:r>
      <w:r w:rsidR="004861F8">
        <w:rPr>
          <w:sz w:val="24"/>
          <w:szCs w:val="24"/>
        </w:rPr>
        <w:fldChar w:fldCharType="separate"/>
      </w:r>
      <w:r w:rsidR="004861F8" w:rsidRPr="004861F8">
        <w:rPr>
          <w:noProof/>
          <w:sz w:val="24"/>
          <w:szCs w:val="24"/>
        </w:rPr>
        <w:t>(Basuki et al., 2022)</w:t>
      </w:r>
      <w:r w:rsidR="004861F8">
        <w:rPr>
          <w:sz w:val="24"/>
          <w:szCs w:val="24"/>
        </w:rPr>
        <w:fldChar w:fldCharType="end"/>
      </w:r>
      <w:r>
        <w:rPr>
          <w:sz w:val="24"/>
          <w:szCs w:val="24"/>
        </w:rPr>
        <w:t xml:space="preserve">. Para UMKM selama ini belum memiliki desain logo yang menjadi brand dari produk yang dimilikinya. Kebanyakan dari mereka hanya sekedar menjalankan usaha tanpa memikirkan merek, logo dan branding. Desain logo sangat penting bagi sebuah usaha dan menjadi identitas suatu produk. </w:t>
      </w:r>
      <w:r w:rsidR="0077462F">
        <w:rPr>
          <w:sz w:val="24"/>
          <w:szCs w:val="24"/>
        </w:rPr>
        <w:t xml:space="preserve">Para pelaku UMKM di kampung tematik Drum Bujana selama ini belum mendapatkan educasi mengenai desain logo yang seusai dan sebagai brand identity. </w:t>
      </w:r>
      <w:r w:rsidR="00D174D2">
        <w:rPr>
          <w:sz w:val="24"/>
          <w:szCs w:val="24"/>
        </w:rPr>
        <w:t xml:space="preserve">Hampir semua produk UMKM yang ada di kampung tematik Drum Bujana belum memiliki logo produk sebagai identitas produk. </w:t>
      </w:r>
    </w:p>
    <w:p w14:paraId="22321F20" w14:textId="6529516C" w:rsidR="009E3018" w:rsidRDefault="00D8003D" w:rsidP="00B6247A">
      <w:pPr>
        <w:spacing w:line="240" w:lineRule="auto"/>
        <w:ind w:left="-2" w:firstLineChars="262" w:firstLine="629"/>
        <w:rPr>
          <w:sz w:val="24"/>
          <w:szCs w:val="24"/>
        </w:rPr>
      </w:pPr>
      <w:r>
        <w:rPr>
          <w:sz w:val="24"/>
          <w:szCs w:val="24"/>
        </w:rPr>
        <w:t xml:space="preserve">Brand identity merupakan elemen yang terlihat pada merek dari mulai desain, logo dan warna yang mengidentifikasikan dan membedakan merek di hati konsumen. </w:t>
      </w:r>
      <w:r w:rsidR="00827757">
        <w:rPr>
          <w:sz w:val="24"/>
          <w:szCs w:val="24"/>
        </w:rPr>
        <w:t xml:space="preserve">Melalui Brand identity konsumen akan langsung mengenali brand dan produk atau layanan tertentu </w:t>
      </w:r>
      <w:r w:rsidR="00827757">
        <w:rPr>
          <w:sz w:val="24"/>
          <w:szCs w:val="24"/>
        </w:rPr>
        <w:fldChar w:fldCharType="begin" w:fldLock="1"/>
      </w:r>
      <w:r w:rsidR="009E3018">
        <w:rPr>
          <w:sz w:val="24"/>
          <w:szCs w:val="24"/>
        </w:rPr>
        <w:instrText>ADDIN CSL_CITATION {"citationItems":[{"id":"ITEM-1","itemData":{"ISBN":"13922785","ISSN":"1392-2785","PMID":"24496669","abstract":"The article is organized in eight parts. The first part presents an introduction of the research problem, the aim and the objectives formulated. The aim of the article is to conduct empirical studies after theoretical analysis of the relationship between brand identity and brand image. The objectives of the article are:1)to determine and prove the concept of brand image theoretically;2) to study and summarize the sources of brand identity; 3) to analyze the elements of brand identity;4) to carry out theoretical analysis of the relationship between brand identity and brand image; 5) to prepare the investigation model for brand identity and image relationship; 6) to conduct em- piric studies of brand identity and image relationship. The tools of classical marketing do not help answering the question, why some brands are so unique. Just sev- eral brands obtain a feature emphasizing brand identity and uniqueness. Graphical references do not provide any answers because they are developed on the basis of ex- ternal brand image. However, it has already been con- ceived that brand is reflected not by its external graphi- cal view but by the attitude towards the elements of brand identity. Thus, the article attempts at solving the problem of the relationship between brand identity and brand im- age. The second part of this article describes the concep- tion of brand identity. It also examines the attitude of various authors to the conception of brand identity. The third chapter of this article provides the analysis of the sources of brand identity. The main six elements that constitute the sources of brand identity are indicated in this part as well. The prism of brand identity is described and the ele- ment of identity prism is analyzed in the fourth part of this article. The process of brand image building is described in the fifth part of the article. The chapter provides the issue of the relationship of brand identity and its image as well as the analysis of relationship of brand identity and its image. The sixth part of this article indicates and describes the theoretical model the relationship of brand identity and its image. This model is based on the idea that brand identity is managed. Positive brand image that ensures a competitive advantage is build up when conveying brand identity to consumers efficiently and employing particular strategies of positioning. The seventh part of this article presents the results of empirical research and the analysis of…","author":[{"dropping-particle":"","family":"Janonis","given":"Vytautas","non-dropping-particle":"","parse-names":false,"suffix":""},{"dropping-particle":"","family":"Dovalienė","given":"a","non-dropping-particle":"","parse-names":false,"suffix":""},{"dropping-particle":"","family":"Virvilaitė","given":"R","non-dropping-particle":"","parse-names":false,"suffix":""}],"container-title":"Engineering Economics","id":"ITEM-1","issue":"1","issued":{"date-parts":[["2007"]]},"page":"69-79","title":"Relationship of brand identity and image","type":"article-journal","volume":"1"},"uris":["http://www.mendeley.com/documents/?uuid=9d12bfbf-65fc-4827-8612-d9966738be8f"]}],"mendeley":{"formattedCitation":"(Janonis et al., 2007)","plainTextFormattedCitation":"(Janonis et al., 2007)","previouslyFormattedCitation":"(Janonis et al., 2007)"},"properties":{"noteIndex":0},"schema":"https://github.com/citation-style-language/schema/raw/master/csl-citation.json"}</w:instrText>
      </w:r>
      <w:r w:rsidR="00827757">
        <w:rPr>
          <w:sz w:val="24"/>
          <w:szCs w:val="24"/>
        </w:rPr>
        <w:fldChar w:fldCharType="separate"/>
      </w:r>
      <w:r w:rsidR="00827757" w:rsidRPr="00827757">
        <w:rPr>
          <w:noProof/>
          <w:sz w:val="24"/>
          <w:szCs w:val="24"/>
        </w:rPr>
        <w:t>(Janonis et al., 2007)</w:t>
      </w:r>
      <w:r w:rsidR="00827757">
        <w:rPr>
          <w:sz w:val="24"/>
          <w:szCs w:val="24"/>
        </w:rPr>
        <w:fldChar w:fldCharType="end"/>
      </w:r>
      <w:r w:rsidR="00827757">
        <w:rPr>
          <w:sz w:val="24"/>
          <w:szCs w:val="24"/>
        </w:rPr>
        <w:t>. Brand identity menjadi ciri khas dan pembeda dari merek lain yang ada. Beberapa keunggulan dan manfaat dari brand identity bagi sebuah produk diantaranya untuk membangun loyalitas konsumen dan membangun kepercayaan melalui merek, dengan brand identity membuat pesan yang konsisten</w:t>
      </w:r>
      <w:r w:rsidR="009E3018">
        <w:rPr>
          <w:sz w:val="24"/>
          <w:szCs w:val="24"/>
        </w:rPr>
        <w:t xml:space="preserve"> dan gaya dasar yang sama bagi penciptaan merek. Selain itu brand identity juga sebagai representasi visual dari nilai dan kepribadian merek produk dan digunakan untuk membangun perasaan pelanggan. Dengan brand identity produk mudah bersaing dengan kompetitor dan mudah dikenali oleh pelanggan </w:t>
      </w:r>
      <w:r w:rsidR="009E3018">
        <w:rPr>
          <w:sz w:val="24"/>
          <w:szCs w:val="24"/>
        </w:rPr>
        <w:fldChar w:fldCharType="begin" w:fldLock="1"/>
      </w:r>
      <w:r w:rsidR="00695F06">
        <w:rPr>
          <w:sz w:val="24"/>
          <w:szCs w:val="24"/>
        </w:rPr>
        <w:instrText>ADDIN CSL_CITATION {"citationItems":[{"id":"ITEM-1","itemData":{"URL":"https://www.ekrut.com/media/brand-identity-adalah","accessed":{"date-parts":[["2023","2","28"]]},"author":[{"dropping-particle":"","family":"Junaedi","given":"Nur Lella","non-dropping-particle":"","parse-names":false,"suffix":""}],"container-title":"Ekrut Media","id":"ITEM-1","issued":{"date-parts":[["2022"]]},"title":"Apa itu brand identity? Berikut manfaat dan 4 cara membuatnya!","type":"webpage"},"uris":["http://www.mendeley.com/documents/?uuid=bdfacb58-6c91-33f6-9cc6-6521337c4dd4"]}],"mendeley":{"formattedCitation":"(Junaedi, 2022)","plainTextFormattedCitation":"(Junaedi, 2022)","previouslyFormattedCitation":"(Junaedi, 2022)"},"properties":{"noteIndex":0},"schema":"https://github.com/citation-style-language/schema/raw/master/csl-citation.json"}</w:instrText>
      </w:r>
      <w:r w:rsidR="009E3018">
        <w:rPr>
          <w:sz w:val="24"/>
          <w:szCs w:val="24"/>
        </w:rPr>
        <w:fldChar w:fldCharType="separate"/>
      </w:r>
      <w:r w:rsidR="009E3018" w:rsidRPr="009E3018">
        <w:rPr>
          <w:noProof/>
          <w:sz w:val="24"/>
          <w:szCs w:val="24"/>
        </w:rPr>
        <w:t>(Junaedi, 2022)</w:t>
      </w:r>
      <w:r w:rsidR="009E3018">
        <w:rPr>
          <w:sz w:val="24"/>
          <w:szCs w:val="24"/>
        </w:rPr>
        <w:fldChar w:fldCharType="end"/>
      </w:r>
      <w:r w:rsidR="009E3018">
        <w:rPr>
          <w:sz w:val="24"/>
          <w:szCs w:val="24"/>
        </w:rPr>
        <w:t>.</w:t>
      </w:r>
    </w:p>
    <w:p w14:paraId="7D259371" w14:textId="21CCFF3E" w:rsidR="009107C7" w:rsidRDefault="009107C7" w:rsidP="00B6247A">
      <w:pPr>
        <w:spacing w:line="240" w:lineRule="auto"/>
        <w:ind w:left="-2" w:firstLineChars="262" w:firstLine="629"/>
        <w:rPr>
          <w:sz w:val="24"/>
          <w:szCs w:val="24"/>
        </w:rPr>
      </w:pPr>
      <w:r>
        <w:rPr>
          <w:sz w:val="24"/>
          <w:szCs w:val="24"/>
        </w:rPr>
        <w:t xml:space="preserve">Identitas merek (brand identity) mempengaruhi preferensi merek dan menjadikan niat pembelian kembali menjadi tinggi dan sangat penting bagi pelaku usaha untuk meningkatkan produksinya </w:t>
      </w:r>
      <w:r w:rsidR="00FE30FD">
        <w:rPr>
          <w:sz w:val="24"/>
          <w:szCs w:val="24"/>
        </w:rPr>
        <w:fldChar w:fldCharType="begin" w:fldLock="1"/>
      </w:r>
      <w:r w:rsidR="00FE30FD">
        <w:rPr>
          <w:sz w:val="24"/>
          <w:szCs w:val="24"/>
        </w:rPr>
        <w:instrText>ADDIN CSL_CITATION {"citationItems":[{"id":"ITEM-1","itemData":{"abstract":"Penelitian ini dilakukan untuk mengetahui pengaruh identitas merk Toyota terhadap timbulnya preferensi merek dan niat pembelian kembali konsumen terhadap merek Toyota. Toyota sebagai penguasa pasar mobil di Indonesia, memiliki keunggulan kompetitif tersendiri dibandingkan dengan pesaingnya. Kepercayaan terhadap merek Toyota juga menimbulkan adanya niat pembelian kembali konsumen terhadap merek tersebut. Teknik analisa yang digunakan dalam penelitian ini adalah kausal asosiatif dengan metode penelitian Structural Equation Model (SEM) untuk meneliti hubungan antara variabel identitas merek dengan preferensi merek dan niat pembelian kembali pada merek Toyota. Hasil penelitian membuktikan bahwa identitas merek berpengaruh secara positif terhadap timbulnya preferensi merek dan niat pembelian kembali pada merek Toyota. Demikian pula preferensi merek berpengaruh positif terhadap niat pembelian kembali pada merek Toyota.","author":[{"dropping-particle":"","family":"Halim","given":"Beatrice Clementia","non-dropping-particle":"","parse-names":false,"suffix":""},{"dropping-particle":"","family":"Dharmayanti","given":"Diah","non-dropping-particle":"","parse-names":false,"suffix":""},{"dropping-particle":"","family":"Si","given":"M","non-dropping-particle":"","parse-names":false,"suffix":""},{"dropping-particle":"","family":"Ritzky","given":"Dan","non-dropping-particle":"","parse-names":false,"suffix":""},{"dropping-particle":"","family":"Brahmana","given":"Karina M R","non-dropping-particle":"","parse-names":false,"suffix":""}],"container-title":"Jurnal strategi pemasaran","id":"ITEM-1","issue":"1","issued":{"date-parts":[["2014"]]},"page":"1-11","title":"Pengaruh brand identity terhadap timbulnya brand preference dan repurchase intention pada merek toyota","type":"article-journal","volume":"2"},"uris":["http://www.mendeley.com/documents/?uuid=eb0632a4-b6fb-46e6-a645-7b2920a7f1cd"]}],"mendeley":{"formattedCitation":"(Halim et al., 2014)","plainTextFormattedCitation":"(Halim et al., 2014)"},"properties":{"noteIndex":0},"schema":"https://github.com/citation-style-language/schema/raw/master/csl-citation.json"}</w:instrText>
      </w:r>
      <w:r w:rsidR="00FE30FD">
        <w:rPr>
          <w:sz w:val="24"/>
          <w:szCs w:val="24"/>
        </w:rPr>
        <w:fldChar w:fldCharType="separate"/>
      </w:r>
      <w:r w:rsidR="00FE30FD" w:rsidRPr="00FE30FD">
        <w:rPr>
          <w:noProof/>
          <w:sz w:val="24"/>
          <w:szCs w:val="24"/>
        </w:rPr>
        <w:t>(Halim et al., 2014)</w:t>
      </w:r>
      <w:r w:rsidR="00FE30FD">
        <w:rPr>
          <w:sz w:val="24"/>
          <w:szCs w:val="24"/>
        </w:rPr>
        <w:fldChar w:fldCharType="end"/>
      </w:r>
      <w:r w:rsidR="00FE30FD">
        <w:rPr>
          <w:sz w:val="24"/>
          <w:szCs w:val="24"/>
        </w:rPr>
        <w:t xml:space="preserve">. Sehingga brand identity melalui desain dan logo perlu dibuat sebaik mungkin untuk memberikan kesan yang positif kepada konsumen dan akhirnya akan melakukan pembelian kembali dengan produk yang sama. </w:t>
      </w:r>
    </w:p>
    <w:p w14:paraId="2C008714" w14:textId="4D20C790" w:rsidR="00541EA1" w:rsidRDefault="00541EA1" w:rsidP="00B6247A">
      <w:pPr>
        <w:spacing w:line="240" w:lineRule="auto"/>
        <w:ind w:left="-2" w:firstLineChars="262" w:firstLine="629"/>
        <w:rPr>
          <w:sz w:val="24"/>
          <w:szCs w:val="24"/>
        </w:rPr>
      </w:pPr>
      <w:r>
        <w:rPr>
          <w:sz w:val="24"/>
          <w:szCs w:val="24"/>
        </w:rPr>
        <w:t xml:space="preserve">Tujuan pendampingan kampung tematik Drum Bujana ini adalah untuk mengedukasi para pelaku UMKM dalam </w:t>
      </w:r>
      <w:r w:rsidR="00B959CA">
        <w:rPr>
          <w:sz w:val="24"/>
          <w:szCs w:val="24"/>
        </w:rPr>
        <w:t xml:space="preserve">pemahaman pentingnya desain dan </w:t>
      </w:r>
      <w:r>
        <w:rPr>
          <w:sz w:val="24"/>
          <w:szCs w:val="24"/>
        </w:rPr>
        <w:t xml:space="preserve">pembuatan logo </w:t>
      </w:r>
      <w:r w:rsidR="00B959CA">
        <w:rPr>
          <w:sz w:val="24"/>
          <w:szCs w:val="24"/>
        </w:rPr>
        <w:t xml:space="preserve">sebuah produk sebagai kecirikhasan dari produk itu sendiri agar konsumen mudah mengingat dan tertatam di dalam hati akan produk tersebut. Pendampingan </w:t>
      </w:r>
      <w:r>
        <w:rPr>
          <w:sz w:val="24"/>
          <w:szCs w:val="24"/>
        </w:rPr>
        <w:t>pembuatan desain</w:t>
      </w:r>
      <w:r w:rsidR="00B959CA">
        <w:rPr>
          <w:sz w:val="24"/>
          <w:szCs w:val="24"/>
        </w:rPr>
        <w:t xml:space="preserve"> dan</w:t>
      </w:r>
      <w:r>
        <w:rPr>
          <w:sz w:val="24"/>
          <w:szCs w:val="24"/>
        </w:rPr>
        <w:t xml:space="preserve"> logo agar memiliki nilai jual tinggi, mendampingi para pelaku usaha </w:t>
      </w:r>
      <w:r w:rsidR="00B959CA">
        <w:rPr>
          <w:sz w:val="24"/>
          <w:szCs w:val="24"/>
        </w:rPr>
        <w:t xml:space="preserve">UMKM </w:t>
      </w:r>
      <w:r>
        <w:rPr>
          <w:sz w:val="24"/>
          <w:szCs w:val="24"/>
        </w:rPr>
        <w:t xml:space="preserve">di Drum Bujana dalam menentukan desain </w:t>
      </w:r>
      <w:r w:rsidR="00B959CA">
        <w:rPr>
          <w:sz w:val="24"/>
          <w:szCs w:val="24"/>
        </w:rPr>
        <w:t xml:space="preserve">dan </w:t>
      </w:r>
      <w:r>
        <w:rPr>
          <w:sz w:val="24"/>
          <w:szCs w:val="24"/>
        </w:rPr>
        <w:t>logo yan</w:t>
      </w:r>
      <w:r w:rsidR="00B959CA">
        <w:rPr>
          <w:sz w:val="24"/>
          <w:szCs w:val="24"/>
        </w:rPr>
        <w:t>g</w:t>
      </w:r>
      <w:r>
        <w:rPr>
          <w:sz w:val="24"/>
          <w:szCs w:val="24"/>
        </w:rPr>
        <w:t xml:space="preserve"> sesuai, efektif dan menarik serta memiliki nilai jual tinggi. </w:t>
      </w:r>
      <w:r w:rsidR="00D174D2">
        <w:rPr>
          <w:sz w:val="24"/>
          <w:szCs w:val="24"/>
        </w:rPr>
        <w:t>Selain itu desain</w:t>
      </w:r>
      <w:r w:rsidR="00B959CA">
        <w:rPr>
          <w:sz w:val="24"/>
          <w:szCs w:val="24"/>
        </w:rPr>
        <w:t xml:space="preserve"> dan logo</w:t>
      </w:r>
      <w:r w:rsidR="00D174D2">
        <w:rPr>
          <w:sz w:val="24"/>
          <w:szCs w:val="24"/>
        </w:rPr>
        <w:t xml:space="preserve"> dapat menjadi brand identity bagi suatu produk yang harus didesain </w:t>
      </w:r>
      <w:r w:rsidR="00B959CA">
        <w:rPr>
          <w:sz w:val="24"/>
          <w:szCs w:val="24"/>
        </w:rPr>
        <w:t>sedemikian rupa, menarik dan memiliki kesan khusus bagi konsumen serta mudah diinigat oleh konsumen.</w:t>
      </w:r>
      <w:r w:rsidR="00D174D2">
        <w:rPr>
          <w:sz w:val="24"/>
          <w:szCs w:val="24"/>
        </w:rPr>
        <w:t xml:space="preserve"> </w:t>
      </w:r>
    </w:p>
    <w:p w14:paraId="6D2D4E57" w14:textId="77777777" w:rsidR="00C81726" w:rsidRDefault="00C81726" w:rsidP="00B6247A">
      <w:pPr>
        <w:spacing w:line="240" w:lineRule="auto"/>
        <w:ind w:left="-2" w:firstLineChars="262" w:firstLine="629"/>
        <w:rPr>
          <w:sz w:val="24"/>
          <w:szCs w:val="24"/>
        </w:rPr>
      </w:pPr>
    </w:p>
    <w:p w14:paraId="3845577C" w14:textId="77777777" w:rsidR="008D59A4" w:rsidRDefault="008D59A4">
      <w:pPr>
        <w:spacing w:line="240" w:lineRule="auto"/>
        <w:ind w:left="0" w:hanging="2"/>
        <w:rPr>
          <w:sz w:val="24"/>
          <w:szCs w:val="24"/>
        </w:rPr>
      </w:pPr>
    </w:p>
    <w:p w14:paraId="5739FA4D" w14:textId="77777777" w:rsidR="008D59A4" w:rsidRDefault="00D249A3" w:rsidP="0077462F">
      <w:pPr>
        <w:numPr>
          <w:ilvl w:val="0"/>
          <w:numId w:val="1"/>
        </w:numPr>
        <w:pBdr>
          <w:top w:val="nil"/>
          <w:left w:val="nil"/>
          <w:bottom w:val="nil"/>
          <w:right w:val="nil"/>
          <w:between w:val="nil"/>
        </w:pBdr>
        <w:tabs>
          <w:tab w:val="left" w:pos="360"/>
        </w:tabs>
        <w:spacing w:line="240" w:lineRule="auto"/>
        <w:ind w:left="0" w:hanging="2"/>
        <w:rPr>
          <w:b/>
          <w:color w:val="000000"/>
        </w:rPr>
      </w:pPr>
      <w:r>
        <w:rPr>
          <w:b/>
          <w:color w:val="000000"/>
        </w:rPr>
        <w:t xml:space="preserve">METODE </w:t>
      </w:r>
    </w:p>
    <w:p w14:paraId="5C9460A5" w14:textId="77777777" w:rsidR="002227D7" w:rsidRDefault="002227D7">
      <w:pPr>
        <w:spacing w:line="240" w:lineRule="auto"/>
        <w:ind w:left="0" w:hanging="2"/>
        <w:rPr>
          <w:sz w:val="24"/>
          <w:szCs w:val="24"/>
        </w:rPr>
      </w:pPr>
    </w:p>
    <w:p w14:paraId="0A04145F" w14:textId="69062F33" w:rsidR="002227D7" w:rsidRDefault="002227D7" w:rsidP="002227D7">
      <w:pPr>
        <w:spacing w:line="240" w:lineRule="auto"/>
        <w:ind w:left="-2" w:firstLineChars="262" w:firstLine="629"/>
        <w:rPr>
          <w:sz w:val="24"/>
          <w:szCs w:val="24"/>
        </w:rPr>
      </w:pPr>
      <w:r>
        <w:rPr>
          <w:sz w:val="24"/>
          <w:szCs w:val="24"/>
        </w:rPr>
        <w:t>Pendampingan dilakukan secara lansung di kampung tematik Drum Bujana, para pelaku UMKM difasilitasi dengan group Whanshapp unt</w:t>
      </w:r>
      <w:r w:rsidR="004861F8">
        <w:rPr>
          <w:sz w:val="24"/>
          <w:szCs w:val="24"/>
        </w:rPr>
        <w:t>u</w:t>
      </w:r>
      <w:r>
        <w:rPr>
          <w:sz w:val="24"/>
          <w:szCs w:val="24"/>
        </w:rPr>
        <w:t>k berkomunikasi dengan team pendamping</w:t>
      </w:r>
      <w:r w:rsidR="004861F8">
        <w:rPr>
          <w:sz w:val="24"/>
          <w:szCs w:val="24"/>
        </w:rPr>
        <w:t xml:space="preserve"> </w:t>
      </w:r>
      <w:r w:rsidR="004861F8">
        <w:rPr>
          <w:sz w:val="24"/>
          <w:szCs w:val="24"/>
        </w:rPr>
        <w:fldChar w:fldCharType="begin" w:fldLock="1"/>
      </w:r>
      <w:r w:rsidR="00511381">
        <w:rPr>
          <w:sz w:val="24"/>
          <w:szCs w:val="24"/>
        </w:rPr>
        <w:instrText>ADDIN CSL_CITATION {"citationItems":[{"id":"ITEM-1","itemData":{"author":[{"dropping-particle":"","family":"Gosestjahjanti","given":"Francisca Sestri","non-dropping-particle":"","parse-names":false,"suffix":""},{"dropping-particle":"","family":"Basuki","given":"Sucipto","non-dropping-particle":"","parse-names":false,"suffix":""},{"dropping-particle":"","family":"Lestari","given":"Sri","non-dropping-particle":"","parse-names":false,"suffix":""}],"id":"ITEM-1","issue":"1","issued":{"date-parts":[["2023"]]},"page":"139-145","title":"Meningkatkan Produktivitas UMKM dan Ketahanan Pangan Melalui Pelatihan dan Penanaman Pohon pada Kampung Tematik Drum Bujana Kabupaten Tangerang","type":"article-journal","volume":"6"},"uris":["http://www.mendeley.com/documents/?uuid=984599a5-9e65-46ed-b43b-97633cf74f03"]}],"mendeley":{"formattedCitation":"(Gosestjahjanti et al., 2023)","plainTextFormattedCitation":"(Gosestjahjanti et al., 2023)","previouslyFormattedCitation":"(Gosestjahjanti et al., 2023)"},"properties":{"noteIndex":0},"schema":"https://github.com/citation-style-language/schema/raw/master/csl-citation.json"}</w:instrText>
      </w:r>
      <w:r w:rsidR="004861F8">
        <w:rPr>
          <w:sz w:val="24"/>
          <w:szCs w:val="24"/>
        </w:rPr>
        <w:fldChar w:fldCharType="separate"/>
      </w:r>
      <w:r w:rsidR="004861F8" w:rsidRPr="004861F8">
        <w:rPr>
          <w:noProof/>
          <w:sz w:val="24"/>
          <w:szCs w:val="24"/>
        </w:rPr>
        <w:t>(Gosestjahjanti et al., 2023)</w:t>
      </w:r>
      <w:r w:rsidR="004861F8">
        <w:rPr>
          <w:sz w:val="24"/>
          <w:szCs w:val="24"/>
        </w:rPr>
        <w:fldChar w:fldCharType="end"/>
      </w:r>
      <w:r w:rsidR="004861F8">
        <w:rPr>
          <w:sz w:val="24"/>
          <w:szCs w:val="24"/>
        </w:rPr>
        <w:t>.</w:t>
      </w:r>
      <w:r>
        <w:rPr>
          <w:sz w:val="24"/>
          <w:szCs w:val="24"/>
        </w:rPr>
        <w:t xml:space="preserve"> Dosen dan mahasiswa sebagai team pendamping melakukan identifikasi produk-produk yang akan dibuatkan desain logo. Pertemuan secara langsung kepada para pelaku </w:t>
      </w:r>
      <w:r>
        <w:rPr>
          <w:sz w:val="24"/>
          <w:szCs w:val="24"/>
        </w:rPr>
        <w:lastRenderedPageBreak/>
        <w:t>UMKM agar persepsi yang sama dalam membuat desain logo menjadi hal penting dalam pendampingan ini</w:t>
      </w:r>
      <w:r w:rsidR="004861F8">
        <w:rPr>
          <w:sz w:val="24"/>
          <w:szCs w:val="24"/>
        </w:rPr>
        <w:t xml:space="preserve"> </w:t>
      </w:r>
    </w:p>
    <w:p w14:paraId="4B85C7AB" w14:textId="2EAF1AD2" w:rsidR="00511381" w:rsidRDefault="002227D7" w:rsidP="002227D7">
      <w:pPr>
        <w:spacing w:line="240" w:lineRule="auto"/>
        <w:ind w:left="-2" w:firstLineChars="262" w:firstLine="629"/>
        <w:rPr>
          <w:sz w:val="24"/>
          <w:szCs w:val="24"/>
        </w:rPr>
      </w:pPr>
      <w:r>
        <w:rPr>
          <w:sz w:val="24"/>
          <w:szCs w:val="24"/>
        </w:rPr>
        <w:t xml:space="preserve">Para pelaku UMKM sebanyak 10 dengan produk dagang dan jasa meliputi produk makanan dan jasa jahit pakaian yang kesemuanya belum memiliki desain logo sebagai brand identity produk. Pelaku usaha terdiri dari laki-laki dan perempuan dimana perempuan lebih mendominiasi dalam pembuatan desain logo ini. Dengan desain logo ini masyarakat kampung tematik Drum Bujana terutama para pelaku usaha dapat memahami manfaat dan tujuan desain logo sebagai brand identity, selain itu para pelaku UMKM juga dapat dengan percaya diri mempromosikan produk unggulannya. </w:t>
      </w:r>
    </w:p>
    <w:p w14:paraId="0EA4B0CD" w14:textId="38E903EF" w:rsidR="00984468" w:rsidRDefault="00984468" w:rsidP="002227D7">
      <w:pPr>
        <w:spacing w:line="240" w:lineRule="auto"/>
        <w:ind w:left="-2" w:firstLineChars="262" w:firstLine="629"/>
        <w:rPr>
          <w:sz w:val="24"/>
          <w:szCs w:val="24"/>
        </w:rPr>
      </w:pPr>
    </w:p>
    <w:p w14:paraId="0D1D44DB" w14:textId="38E35467" w:rsidR="0006605D" w:rsidRDefault="009227BD" w:rsidP="002227D7">
      <w:pPr>
        <w:spacing w:line="240" w:lineRule="auto"/>
        <w:ind w:left="-2" w:firstLineChars="262" w:firstLine="629"/>
        <w:rPr>
          <w:sz w:val="24"/>
          <w:szCs w:val="24"/>
        </w:rPr>
      </w:pPr>
      <w:r>
        <w:rPr>
          <w:noProof/>
          <w:sz w:val="24"/>
          <w:szCs w:val="24"/>
        </w:rPr>
        <mc:AlternateContent>
          <mc:Choice Requires="wpg">
            <w:drawing>
              <wp:anchor distT="0" distB="0" distL="114300" distR="114300" simplePos="0" relativeHeight="251717632" behindDoc="0" locked="0" layoutInCell="1" allowOverlap="1" wp14:anchorId="6C915ABC" wp14:editId="09566F49">
                <wp:simplePos x="0" y="0"/>
                <wp:positionH relativeFrom="column">
                  <wp:posOffset>422910</wp:posOffset>
                </wp:positionH>
                <wp:positionV relativeFrom="paragraph">
                  <wp:posOffset>59055</wp:posOffset>
                </wp:positionV>
                <wp:extent cx="5676900" cy="4000500"/>
                <wp:effectExtent l="57150" t="19050" r="76200" b="95250"/>
                <wp:wrapNone/>
                <wp:docPr id="34" name="Group 34"/>
                <wp:cNvGraphicFramePr/>
                <a:graphic xmlns:a="http://schemas.openxmlformats.org/drawingml/2006/main">
                  <a:graphicData uri="http://schemas.microsoft.com/office/word/2010/wordprocessingGroup">
                    <wpg:wgp>
                      <wpg:cNvGrpSpPr/>
                      <wpg:grpSpPr>
                        <a:xfrm>
                          <a:off x="0" y="0"/>
                          <a:ext cx="5676900" cy="4000500"/>
                          <a:chOff x="0" y="0"/>
                          <a:chExt cx="5676900" cy="4000500"/>
                        </a:xfrm>
                      </wpg:grpSpPr>
                      <wps:wsp>
                        <wps:cNvPr id="3" name="Text Box 3"/>
                        <wps:cNvSpPr txBox="1"/>
                        <wps:spPr>
                          <a:xfrm>
                            <a:off x="1914525" y="619125"/>
                            <a:ext cx="2028825" cy="419100"/>
                          </a:xfrm>
                          <a:prstGeom prst="rect">
                            <a:avLst/>
                          </a:prstGeom>
                          <a:ln/>
                        </wps:spPr>
                        <wps:style>
                          <a:lnRef idx="1">
                            <a:schemeClr val="dk1"/>
                          </a:lnRef>
                          <a:fillRef idx="2">
                            <a:schemeClr val="dk1"/>
                          </a:fillRef>
                          <a:effectRef idx="1">
                            <a:schemeClr val="dk1"/>
                          </a:effectRef>
                          <a:fontRef idx="minor">
                            <a:schemeClr val="dk1"/>
                          </a:fontRef>
                        </wps:style>
                        <wps:txbx>
                          <w:txbxContent>
                            <w:p w14:paraId="68B8CD45" w14:textId="692860AF" w:rsidR="0006605D" w:rsidRDefault="0006605D" w:rsidP="0006605D">
                              <w:pPr>
                                <w:ind w:left="0" w:hanging="2"/>
                                <w:jc w:val="center"/>
                              </w:pPr>
                              <w:r>
                                <w:t>Workshop Inovasi UMKM dan produk unggulan</w:t>
                              </w:r>
                            </w:p>
                            <w:p w14:paraId="01D27F6E" w14:textId="036F4361" w:rsidR="0006605D" w:rsidRDefault="0006605D" w:rsidP="0006605D">
                              <w:pPr>
                                <w:ind w:left="0" w:hanging="2"/>
                                <w:jc w:val="center"/>
                              </w:pPr>
                            </w:p>
                            <w:p w14:paraId="5E789E5B" w14:textId="77777777" w:rsidR="0006605D" w:rsidRDefault="0006605D" w:rsidP="0006605D">
                              <w:pPr>
                                <w:ind w:left="0" w:hanging="2"/>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914525" y="1143000"/>
                            <a:ext cx="2009775" cy="419100"/>
                          </a:xfrm>
                          <a:prstGeom prst="rect">
                            <a:avLst/>
                          </a:prstGeom>
                          <a:ln/>
                        </wps:spPr>
                        <wps:style>
                          <a:lnRef idx="1">
                            <a:schemeClr val="dk1"/>
                          </a:lnRef>
                          <a:fillRef idx="2">
                            <a:schemeClr val="dk1"/>
                          </a:fillRef>
                          <a:effectRef idx="1">
                            <a:schemeClr val="dk1"/>
                          </a:effectRef>
                          <a:fontRef idx="minor">
                            <a:schemeClr val="dk1"/>
                          </a:fontRef>
                        </wps:style>
                        <wps:txbx>
                          <w:txbxContent>
                            <w:p w14:paraId="2E1D3A4D" w14:textId="34F76DA4" w:rsidR="0006605D" w:rsidRDefault="0006605D" w:rsidP="0006605D">
                              <w:pPr>
                                <w:ind w:left="0" w:hanging="2"/>
                                <w:jc w:val="center"/>
                              </w:pPr>
                              <w:r>
                                <w:t>Pelatihan strategi digital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924050" y="1676400"/>
                            <a:ext cx="2000250" cy="428625"/>
                          </a:xfrm>
                          <a:prstGeom prst="rect">
                            <a:avLst/>
                          </a:prstGeom>
                          <a:ln/>
                        </wps:spPr>
                        <wps:style>
                          <a:lnRef idx="1">
                            <a:schemeClr val="dk1"/>
                          </a:lnRef>
                          <a:fillRef idx="2">
                            <a:schemeClr val="dk1"/>
                          </a:fillRef>
                          <a:effectRef idx="1">
                            <a:schemeClr val="dk1"/>
                          </a:effectRef>
                          <a:fontRef idx="minor">
                            <a:schemeClr val="dk1"/>
                          </a:fontRef>
                        </wps:style>
                        <wps:txbx>
                          <w:txbxContent>
                            <w:p w14:paraId="54E3FCA8" w14:textId="23A89E1C" w:rsidR="0006605D" w:rsidRDefault="0006605D" w:rsidP="0006605D">
                              <w:pPr>
                                <w:ind w:leftChars="-41" w:left="-2" w:hangingChars="40" w:hanging="88"/>
                                <w:jc w:val="center"/>
                              </w:pPr>
                              <w:r>
                                <w:t>Pelatihan penyusunan laporan keuangan sederh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943100" y="2209800"/>
                            <a:ext cx="1971675" cy="419100"/>
                          </a:xfrm>
                          <a:prstGeom prst="rect">
                            <a:avLst/>
                          </a:prstGeom>
                          <a:ln/>
                        </wps:spPr>
                        <wps:style>
                          <a:lnRef idx="2">
                            <a:schemeClr val="dk1"/>
                          </a:lnRef>
                          <a:fillRef idx="1">
                            <a:schemeClr val="lt1"/>
                          </a:fillRef>
                          <a:effectRef idx="0">
                            <a:schemeClr val="dk1"/>
                          </a:effectRef>
                          <a:fontRef idx="minor">
                            <a:schemeClr val="dk1"/>
                          </a:fontRef>
                        </wps:style>
                        <wps:txbx>
                          <w:txbxContent>
                            <w:p w14:paraId="11912E32" w14:textId="4B02B6FA" w:rsidR="0006605D" w:rsidRDefault="0006605D" w:rsidP="0006605D">
                              <w:pPr>
                                <w:ind w:left="0" w:hanging="2"/>
                                <w:jc w:val="center"/>
                              </w:pPr>
                              <w:r>
                                <w:t>Pendampingan desain logo produk UMK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Arrow: Down 10"/>
                        <wps:cNvSpPr/>
                        <wps:spPr>
                          <a:xfrm>
                            <a:off x="2828925" y="485775"/>
                            <a:ext cx="180975" cy="123825"/>
                          </a:xfrm>
                          <a:prstGeom prst="down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Arrow: Down 11"/>
                        <wps:cNvSpPr/>
                        <wps:spPr>
                          <a:xfrm>
                            <a:off x="2838450" y="1028700"/>
                            <a:ext cx="180975" cy="123825"/>
                          </a:xfrm>
                          <a:prstGeom prst="down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Arrow: Down 13"/>
                        <wps:cNvSpPr/>
                        <wps:spPr>
                          <a:xfrm>
                            <a:off x="2838450" y="1552575"/>
                            <a:ext cx="180975" cy="123825"/>
                          </a:xfrm>
                          <a:prstGeom prst="down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rrow: Down 14"/>
                        <wps:cNvSpPr/>
                        <wps:spPr>
                          <a:xfrm>
                            <a:off x="2838450" y="2076450"/>
                            <a:ext cx="180975" cy="123825"/>
                          </a:xfrm>
                          <a:prstGeom prst="down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Down 15"/>
                        <wps:cNvSpPr/>
                        <wps:spPr>
                          <a:xfrm>
                            <a:off x="2838450" y="2628900"/>
                            <a:ext cx="180975" cy="123825"/>
                          </a:xfrm>
                          <a:prstGeom prst="down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1943100" y="2743200"/>
                            <a:ext cx="1971675" cy="419100"/>
                          </a:xfrm>
                          <a:prstGeom prst="rect">
                            <a:avLst/>
                          </a:prstGeom>
                          <a:ln/>
                        </wps:spPr>
                        <wps:style>
                          <a:lnRef idx="1">
                            <a:schemeClr val="dk1"/>
                          </a:lnRef>
                          <a:fillRef idx="2">
                            <a:schemeClr val="dk1"/>
                          </a:fillRef>
                          <a:effectRef idx="1">
                            <a:schemeClr val="dk1"/>
                          </a:effectRef>
                          <a:fontRef idx="minor">
                            <a:schemeClr val="dk1"/>
                          </a:fontRef>
                        </wps:style>
                        <wps:txbx>
                          <w:txbxContent>
                            <w:p w14:paraId="36796DB9" w14:textId="4A72EBBA" w:rsidR="00207FEB" w:rsidRDefault="00207FEB" w:rsidP="00207FEB">
                              <w:pPr>
                                <w:ind w:left="0" w:hanging="2"/>
                                <w:jc w:val="center"/>
                              </w:pPr>
                              <w:r>
                                <w:t>Evaluasi Kegiatan PKM</w:t>
                              </w:r>
                              <w:r w:rsidR="00984468">
                                <w:t xml:space="preserve"> Drum Buj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Arrow: Down 23"/>
                        <wps:cNvSpPr/>
                        <wps:spPr>
                          <a:xfrm>
                            <a:off x="2847975" y="3114675"/>
                            <a:ext cx="180975" cy="123825"/>
                          </a:xfrm>
                          <a:prstGeom prst="down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1943100" y="3248025"/>
                            <a:ext cx="1990725" cy="752475"/>
                          </a:xfrm>
                          <a:prstGeom prst="rect">
                            <a:avLst/>
                          </a:prstGeom>
                          <a:ln/>
                        </wps:spPr>
                        <wps:style>
                          <a:lnRef idx="1">
                            <a:schemeClr val="dk1"/>
                          </a:lnRef>
                          <a:fillRef idx="2">
                            <a:schemeClr val="dk1"/>
                          </a:fillRef>
                          <a:effectRef idx="1">
                            <a:schemeClr val="dk1"/>
                          </a:effectRef>
                          <a:fontRef idx="minor">
                            <a:schemeClr val="dk1"/>
                          </a:fontRef>
                        </wps:style>
                        <wps:txbx>
                          <w:txbxContent>
                            <w:p w14:paraId="1A4EFA8E" w14:textId="57C494EC" w:rsidR="0006605D" w:rsidRDefault="00207FEB" w:rsidP="0006605D">
                              <w:pPr>
                                <w:ind w:left="0" w:hanging="2"/>
                                <w:jc w:val="center"/>
                              </w:pPr>
                              <w:r>
                                <w:t xml:space="preserve">Pendanaan usaha micro </w:t>
                              </w:r>
                              <w:proofErr w:type="gramStart"/>
                              <w:r>
                                <w:t>kecil  dan</w:t>
                              </w:r>
                              <w:proofErr w:type="gramEnd"/>
                              <w:r>
                                <w:t xml:space="preserve"> menengah</w:t>
                              </w:r>
                              <w:r w:rsidR="0006605D">
                                <w:t xml:space="preserve"> </w:t>
                              </w:r>
                              <w:r>
                                <w:t>serta BI bersama anggota komisi XI DPR RI sekaligus penutupan PK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Rectangle 28"/>
                        <wps:cNvSpPr/>
                        <wps:spPr>
                          <a:xfrm>
                            <a:off x="0" y="0"/>
                            <a:ext cx="5676900" cy="533400"/>
                          </a:xfrm>
                          <a:prstGeom prst="rect">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47625" y="57150"/>
                            <a:ext cx="1743075" cy="409575"/>
                          </a:xfrm>
                          <a:prstGeom prst="rect">
                            <a:avLst/>
                          </a:prstGeom>
                          <a:ln/>
                        </wps:spPr>
                        <wps:style>
                          <a:lnRef idx="1">
                            <a:schemeClr val="dk1"/>
                          </a:lnRef>
                          <a:fillRef idx="2">
                            <a:schemeClr val="dk1"/>
                          </a:fillRef>
                          <a:effectRef idx="1">
                            <a:schemeClr val="dk1"/>
                          </a:effectRef>
                          <a:fontRef idx="minor">
                            <a:schemeClr val="dk1"/>
                          </a:fontRef>
                        </wps:style>
                        <wps:txbx>
                          <w:txbxContent>
                            <w:p w14:paraId="13704A2F" w14:textId="4353F987" w:rsidR="00207FEB" w:rsidRDefault="00207FEB" w:rsidP="00207FEB">
                              <w:pPr>
                                <w:ind w:leftChars="-41" w:left="-2" w:hangingChars="40" w:hanging="88"/>
                                <w:jc w:val="center"/>
                              </w:pPr>
                              <w:r>
                                <w:t>Silaturahmi dan pemaparan potensi Drum Buj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4038600" y="47625"/>
                            <a:ext cx="1571625" cy="419100"/>
                          </a:xfrm>
                          <a:prstGeom prst="rect">
                            <a:avLst/>
                          </a:prstGeom>
                          <a:ln/>
                        </wps:spPr>
                        <wps:style>
                          <a:lnRef idx="1">
                            <a:schemeClr val="dk1"/>
                          </a:lnRef>
                          <a:fillRef idx="2">
                            <a:schemeClr val="dk1"/>
                          </a:fillRef>
                          <a:effectRef idx="1">
                            <a:schemeClr val="dk1"/>
                          </a:effectRef>
                          <a:fontRef idx="minor">
                            <a:schemeClr val="dk1"/>
                          </a:fontRef>
                        </wps:style>
                        <wps:txbx>
                          <w:txbxContent>
                            <w:p w14:paraId="67881040" w14:textId="77777777" w:rsidR="00984468" w:rsidRDefault="00207FEB" w:rsidP="00207FEB">
                              <w:pPr>
                                <w:ind w:leftChars="-41" w:left="-2" w:right="-375" w:hangingChars="40" w:hanging="88"/>
                                <w:jc w:val="center"/>
                              </w:pPr>
                              <w:r>
                                <w:t xml:space="preserve">Mamping permasalahan </w:t>
                              </w:r>
                            </w:p>
                            <w:p w14:paraId="374A8537" w14:textId="12F54C98" w:rsidR="00207FEB" w:rsidRDefault="00207FEB" w:rsidP="00207FEB">
                              <w:pPr>
                                <w:ind w:leftChars="-41" w:left="-2" w:right="-375" w:hangingChars="40" w:hanging="88"/>
                                <w:jc w:val="center"/>
                              </w:pPr>
                              <w:r>
                                <w:t>&amp; kend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C915ABC" id="Group 34" o:spid="_x0000_s1026" style="position:absolute;left:0;text-align:left;margin-left:33.3pt;margin-top:4.65pt;width:447pt;height:315pt;z-index:251717632;mso-width-relative:margin" coordsize="56769,4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">
                <v:shapetype id="_x0000_t202" coordsize="21600,21600" o:spt="202" path="m,l,21600r21600,l21600,xe">
                  <v:stroke joinstyle="miter"/>
                  <v:path gradientshapeok="t" o:connecttype="rect"/>
                </v:shapetype>
                <v:shape id="Text Box 3" o:spid="_x0000_s1027" type="#_x0000_t202" style="position:absolute;left:19145;top:6191;width:20288;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9tC8IA&#10;AADaAAAADwAAAGRycy9kb3ducmV2LnhtbESPT2sCMRTE7wW/Q3iFXkrNqlBkNUoRl1Z78g/0+tg8&#10;dxc3LyGJ6/bbG0HwOMzMb5j5sjet6MiHxrKC0TADQVxa3XCl4HgoPqYgQkTW2FomBf8UYLkYvMwx&#10;1/bKO+r2sRIJwiFHBXWMLpcylDUZDEPriJN3st5gTNJXUnu8Jrhp5TjLPqXBhtNCjY5WNZXn/cUo&#10;MMXfZLz2l83Zd3J7eCf3W3w7pd5e+68ZiEh9fIYf7R+tYAL3K+kG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X20LwgAAANo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68B8CD45" w14:textId="692860AF" w:rsidR="0006605D" w:rsidRDefault="0006605D" w:rsidP="0006605D">
                        <w:pPr>
                          <w:ind w:left="0" w:hanging="2"/>
                          <w:jc w:val="center"/>
                        </w:pPr>
                        <w:r>
                          <w:t>Workshop Inovasi UMKM dan produk unggulan</w:t>
                        </w:r>
                      </w:p>
                      <w:p w14:paraId="01D27F6E" w14:textId="036F4361" w:rsidR="0006605D" w:rsidRDefault="0006605D" w:rsidP="0006605D">
                        <w:pPr>
                          <w:ind w:left="0" w:hanging="2"/>
                          <w:jc w:val="center"/>
                        </w:pPr>
                      </w:p>
                      <w:p w14:paraId="5E789E5B" w14:textId="77777777" w:rsidR="0006605D" w:rsidRDefault="0006605D" w:rsidP="0006605D">
                        <w:pPr>
                          <w:ind w:left="0" w:hanging="2"/>
                          <w:jc w:val="center"/>
                        </w:pPr>
                      </w:p>
                    </w:txbxContent>
                  </v:textbox>
                </v:shape>
                <v:shape id="Text Box 4" o:spid="_x0000_s1028" type="#_x0000_t202" style="position:absolute;left:19145;top:11430;width:20098;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b1f8MA&#10;AADaAAAADwAAAGRycy9kb3ducmV2LnhtbESPQWsCMRSE7wX/Q3hCL6Vmq6WUrVFEurTqqavg9bF5&#10;3V3cvIQkrtt/bwShx2FmvmHmy8F0oicfWssKXiYZCOLK6pZrBYd98fwOIkRkjZ1lUvBHAZaL0cMc&#10;c20v/EN9GWuRIBxyVNDE6HIpQ9WQwTCxjjh5v9YbjEn6WmqPlwQ3nZxm2Zs02HJaaNDRuqHqVJ6N&#10;AlMcZ9NPf96cfC+3+ydyu+LLKfU4HlYfICIN8T98b39rBa9wu5JugF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b1f8MAAADa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w:txbxContent>
                      <w:p w14:paraId="2E1D3A4D" w14:textId="34F76DA4" w:rsidR="0006605D" w:rsidRDefault="0006605D" w:rsidP="0006605D">
                        <w:pPr>
                          <w:ind w:left="0" w:hanging="2"/>
                          <w:jc w:val="center"/>
                        </w:pPr>
                        <w:r>
                          <w:t>Pelatihan strategi digital marketing</w:t>
                        </w:r>
                      </w:p>
                    </w:txbxContent>
                  </v:textbox>
                </v:shape>
                <v:shape id="Text Box 5" o:spid="_x0000_s1029" type="#_x0000_t202" style="position:absolute;left:19240;top:16764;width:20003;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Q5MMA&#10;AADaAAAADwAAAGRycy9kb3ducmV2LnhtbESPQWsCMRSE7wX/Q3hCL6Vmq7SUrVFEurTqqavg9bF5&#10;3V3cvIQkrtt/bwShx2FmvmHmy8F0oicfWssKXiYZCOLK6pZrBYd98fwOIkRkjZ1lUvBHAZaL0cMc&#10;c20v/EN9GWuRIBxyVNDE6HIpQ9WQwTCxjjh5v9YbjEn6WmqPlwQ3nZxm2Zs02HJaaNDRuqHqVJ6N&#10;AlMcZ9NPf96cfC+3+ydyu+LLKfU4HlYfICIN8T98b39rBa9wu5JugF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Q5MMAAADa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w:txbxContent>
                      <w:p w14:paraId="54E3FCA8" w14:textId="23A89E1C" w:rsidR="0006605D" w:rsidRDefault="0006605D" w:rsidP="0006605D">
                        <w:pPr>
                          <w:ind w:leftChars="-41" w:left="-2" w:hangingChars="40" w:hanging="88"/>
                          <w:jc w:val="center"/>
                        </w:pPr>
                        <w:r>
                          <w:t>Pelatihan penyusunan laporan keuangan sederhana</w:t>
                        </w:r>
                      </w:p>
                    </w:txbxContent>
                  </v:textbox>
                </v:shape>
                <v:shape id="Text Box 6" o:spid="_x0000_s1030" type="#_x0000_t202" style="position:absolute;left:19431;top:22098;width:1971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APd8QA&#10;AADaAAAADwAAAGRycy9kb3ducmV2LnhtbESPQWvCQBSE7wX/w/KEXkrdWIpIdBUJBCyklKpIj8/s&#10;MxvMvg3ZrUn99d1CweMwM98wy/VgG3GlzteOFUwnCQji0umaKwWHff48B+EDssbGMSn4IQ/r1ehh&#10;ial2PX/SdRcqESHsU1RgQmhTKX1pyKKfuJY4emfXWQxRdpXUHfYRbhv5kiQzabHmuGCwpcxQedl9&#10;WwX4YU61v703t+yLN/nba4HHp0Kpx/GwWYAINIR7+L+91Qpm8Hcl3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AD3fEAAAA2gAAAA8AAAAAAAAAAAAAAAAAmAIAAGRycy9k&#10;b3ducmV2LnhtbFBLBQYAAAAABAAEAPUAAACJAwAAAAA=&#10;" fillcolor="white [3201]" strokecolor="black [3200]" strokeweight="2pt">
                  <v:textbox>
                    <w:txbxContent>
                      <w:p w14:paraId="11912E32" w14:textId="4B02B6FA" w:rsidR="0006605D" w:rsidRDefault="0006605D" w:rsidP="0006605D">
                        <w:pPr>
                          <w:ind w:left="0" w:hanging="2"/>
                          <w:jc w:val="center"/>
                        </w:pPr>
                        <w:r>
                          <w:t>Pendampingan desain logo produk UMKM</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 o:spid="_x0000_s1031" type="#_x0000_t67" style="position:absolute;left:28289;top:4857;width:1810;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0aOMQA&#10;AADbAAAADwAAAGRycy9kb3ducmV2LnhtbESPQWvDMAyF74X9B6PBbo3TDUrI4paxbrBToVmhVxFr&#10;SdpYDrGbZPv11aGwm8R7eu9TsZ1dp0YaQuvZwCpJQRFX3rZcGzh+fy4zUCEiW+w8k4FfCrDdPCwK&#10;zK2f+EBjGWslIRxyNNDE2Odah6ohhyHxPbFoP35wGGUdam0HnCTcdfo5TdfaYcvS0GBP7w1Vl/Lq&#10;DFT71W7K6tPHde7OlI7rvzi+7Ix5epzfXkFFmuO/+X79ZQVf6OUXGUB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dGjjEAAAA2wAAAA8AAAAAAAAAAAAAAAAAmAIAAGRycy9k&#10;b3ducmV2LnhtbFBLBQYAAAAABAAEAPUAAACJAwAAAAA=&#10;" adj="10800" fillcolor="black [3200]" strokecolor="black [3040]">
                  <v:fill color2="gray [1616]" rotate="t" angle="180" focus="100%" type="gradient">
                    <o:fill v:ext="view" type="gradientUnscaled"/>
                  </v:fill>
                  <v:shadow on="t" color="black" opacity="22937f" origin=",.5" offset="0,.63889mm"/>
                </v:shape>
                <v:shape id="Arrow: Down 11" o:spid="_x0000_s1032" type="#_x0000_t67" style="position:absolute;left:28384;top:10287;width:1810;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G/o8EA&#10;AADbAAAADwAAAGRycy9kb3ducmV2LnhtbERPS0vDQBC+F/wPyxS8tZtUCCV2E0pjwZNgLHgdstMk&#10;bXY2ZDcP/fWuIHibj+85h3wxnZhocK1lBfE2AkFcWd1yreDycd7sQTiPrLGzTAq+yEGePawOmGo7&#10;8ztNpa9FCGGXooLG+z6V0lUNGXRb2xMH7moHgz7AoZZ6wDmEm07uoiiRBlsODQ32dGqoupejUVC9&#10;xcW8rz9fxqW7UTQl3356KpR6XC/HZxCeFv8v/nO/6jA/ht9fwgEy+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Rv6PBAAAA2wAAAA8AAAAAAAAAAAAAAAAAmAIAAGRycy9kb3du&#10;cmV2LnhtbFBLBQYAAAAABAAEAPUAAACGAwAAAAA=&#10;" adj="10800" fillcolor="black [3200]" strokecolor="black [3040]">
                  <v:fill color2="gray [1616]" rotate="t" angle="180" focus="100%" type="gradient">
                    <o:fill v:ext="view" type="gradientUnscaled"/>
                  </v:fill>
                  <v:shadow on="t" color="black" opacity="22937f" origin=",.5" offset="0,.63889mm"/>
                </v:shape>
                <v:shape id="Arrow: Down 13" o:spid="_x0000_s1033" type="#_x0000_t67" style="position:absolute;left:28384;top:15525;width:1810;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T8AA&#10;AADbAAAADwAAAGRycy9kb3ducmV2LnhtbERPS4vCMBC+L/gfwgje1rQKItVYxAd4ElYFr0MzttVm&#10;UprYVn/9ZmHB23x8z1mmvalES40rLSuIxxEI4szqknMFl/P+ew7CeWSNlWVS8CIH6WrwtcRE245/&#10;qD35XIQQdgkqKLyvEyldVpBBN7Y1ceButjHoA2xyqRvsQrip5CSKZtJgyaGhwJo2BWWP09MoyI7x&#10;tpvn192zr+4UtbO3b6dbpUbDfr0A4an3H/G/+6DD/Cn8/RIO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c+ET8AAAADbAAAADwAAAAAAAAAAAAAAAACYAgAAZHJzL2Rvd25y&#10;ZXYueG1sUEsFBgAAAAAEAAQA9QAAAIUDAAAAAA==&#10;" adj="10800" fillcolor="black [3200]" strokecolor="black [3040]">
                  <v:fill color2="gray [1616]" rotate="t" angle="180" focus="100%" type="gradient">
                    <o:fill v:ext="view" type="gradientUnscaled"/>
                  </v:fill>
                  <v:shadow on="t" color="black" opacity="22937f" origin=",.5" offset="0,.63889mm"/>
                </v:shape>
                <v:shape id="Arrow: Down 14" o:spid="_x0000_s1034" type="#_x0000_t67" style="position:absolute;left:28384;top:20764;width:1810;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YcO8AA&#10;AADbAAAADwAAAGRycy9kb3ducmV2LnhtbERPS4vCMBC+C/sfwizsTdPuikjXWGRV8CT4gL0OzdhW&#10;m0lpYlv99UYQvM3H95xZ2ptKtNS40rKCeBSBIM6sLjlXcDysh1MQziNrrCyTghs5SOcfgxkm2na8&#10;o3bvcxFC2CWooPC+TqR0WUEG3cjWxIE72cagD7DJpW6wC+Gmkt9RNJEGSw4NBdb0V1B22V+Ngmwb&#10;L7tp/r+69tWZonZy9+3PUqmvz37xC8JT79/il3ujw/wxPH8JB8j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iYcO8AAAADbAAAADwAAAAAAAAAAAAAAAACYAgAAZHJzL2Rvd25y&#10;ZXYueG1sUEsFBgAAAAAEAAQA9QAAAIUDAAAAAA==&#10;" adj="10800" fillcolor="black [3200]" strokecolor="black [3040]">
                  <v:fill color2="gray [1616]" rotate="t" angle="180" focus="100%" type="gradient">
                    <o:fill v:ext="view" type="gradientUnscaled"/>
                  </v:fill>
                  <v:shadow on="t" color="black" opacity="22937f" origin=",.5" offset="0,.63889mm"/>
                </v:shape>
                <v:shape id="Arrow: Down 15" o:spid="_x0000_s1035" type="#_x0000_t67" style="position:absolute;left:28384;top:26289;width:1810;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q5oMAA&#10;AADbAAAADwAAAGRycy9kb3ducmV2LnhtbERPS4vCMBC+C/sfwizsTdPuokjXWGRV8CT4gL0OzdhW&#10;m0lpYlv99UYQvM3H95xZ2ptKtNS40rKCeBSBIM6sLjlXcDysh1MQziNrrCyTghs5SOcfgxkm2na8&#10;o3bvcxFC2CWooPC+TqR0WUEG3cjWxIE72cagD7DJpW6wC+Gmkt9RNJEGSw4NBdb0V1B22V+Ngmwb&#10;L7tp/r+69tWZonZy9+3PUqmvz37xC8JT79/il3ujw/wxPH8JB8j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Wq5oMAAAADbAAAADwAAAAAAAAAAAAAAAACYAgAAZHJzL2Rvd25y&#10;ZXYueG1sUEsFBgAAAAAEAAQA9QAAAIUDAAAAAA==&#10;" adj="10800" fillcolor="black [3200]" strokecolor="black [3040]">
                  <v:fill color2="gray [1616]" rotate="t" angle="180" focus="100%" type="gradient">
                    <o:fill v:ext="view" type="gradientUnscaled"/>
                  </v:fill>
                  <v:shadow on="t" color="black" opacity="22937f" origin=",.5" offset="0,.63889mm"/>
                </v:shape>
                <v:shape id="Text Box 9" o:spid="_x0000_s1036" type="#_x0000_t202" style="position:absolute;left:19431;top:27432;width:1971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da4cMA&#10;AADaAAAADwAAAGRycy9kb3ducmV2LnhtbESPQWsCMRSE7wX/Q3hCL6Vmq1DarVFEurTqqavg9bF5&#10;3V3cvIQkrtt/bwShx2FmvmHmy8F0oicfWssKXiYZCOLK6pZrBYd98fwGIkRkjZ1lUvBHAZaL0cMc&#10;c20v/EN9GWuRIBxyVNDE6HIpQ9WQwTCxjjh5v9YbjEn6WmqPlwQ3nZxm2as02HJaaNDRuqHqVJ6N&#10;AlMcZ9NPf96cfC+3+ydyu+LLKfU4HlYfICIN8T98b39rBe9wu5JugF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da4cMAAADa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w:txbxContent>
                      <w:p w14:paraId="36796DB9" w14:textId="4A72EBBA" w:rsidR="00207FEB" w:rsidRDefault="00207FEB" w:rsidP="00207FEB">
                        <w:pPr>
                          <w:ind w:left="0" w:hanging="2"/>
                          <w:jc w:val="center"/>
                        </w:pPr>
                        <w:r>
                          <w:t>Evaluasi Kegiatan PKM</w:t>
                        </w:r>
                        <w:r w:rsidR="00984468">
                          <w:t xml:space="preserve"> Drum Bujana</w:t>
                        </w:r>
                      </w:p>
                    </w:txbxContent>
                  </v:textbox>
                </v:shape>
                <v:shape id="Arrow: Down 23" o:spid="_x0000_s1037" type="#_x0000_t67" style="position:absolute;left:28479;top:31146;width:1810;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NO8sMA&#10;AADbAAAADwAAAGRycy9kb3ducmV2LnhtbESPQWvCQBSE7wX/w/KE3pqNEYKkriJGwVPBVOj1kX1N&#10;UrNvQ3ZN0v56VxB6HGbmG2a9nUwrBupdY1nBIopBEJdWN1wpuHwe31YgnEfW2FomBb/kYLuZvawx&#10;03bkMw2Fr0SAsMtQQe19l0npypoMush2xMH7tr1BH2RfSd3jGOCmlUkcp9Jgw2Ghxo72NZXX4mYU&#10;lB+LfFxVX4fb1P5QPKR/fljmSr3Op907CE+T/w8/2yetIFnC40v4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6NO8sMAAADbAAAADwAAAAAAAAAAAAAAAACYAgAAZHJzL2Rv&#10;d25yZXYueG1sUEsFBgAAAAAEAAQA9QAAAIgDAAAAAA==&#10;" adj="10800" fillcolor="black [3200]" strokecolor="black [3040]">
                  <v:fill color2="gray [1616]" rotate="t" angle="180" focus="100%" type="gradient">
                    <o:fill v:ext="view" type="gradientUnscaled"/>
                  </v:fill>
                  <v:shadow on="t" color="black" opacity="22937f" origin=",.5" offset="0,.63889mm"/>
                </v:shape>
                <v:shape id="Text Box 7" o:spid="_x0000_s1038" type="#_x0000_t202" style="position:absolute;left:19431;top:32480;width:19907;height:7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rCMMA&#10;AADaAAAADwAAAGRycy9kb3ducmV2LnhtbESPQWsCMRSE7wX/Q3hCL6Vmq9CWrVFEurTqqavg9bF5&#10;3V3cvIQkrtt/bwShx2FmvmHmy8F0oicfWssKXiYZCOLK6pZrBYd98fwOIkRkjZ1lUvBHAZaL0cMc&#10;c20v/EN9GWuRIBxyVNDE6HIpQ9WQwTCxjjh5v9YbjEn6WmqPlwQ3nZxm2as02HJaaNDRuqHqVJ6N&#10;AlMcZ9NPf96cfC+3+ydyu+LLKfU4HlYfICIN8T98b39rBW9wu5JugF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RrCMMAAADa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w:txbxContent>
                      <w:p w14:paraId="1A4EFA8E" w14:textId="57C494EC" w:rsidR="0006605D" w:rsidRDefault="00207FEB" w:rsidP="0006605D">
                        <w:pPr>
                          <w:ind w:left="0" w:hanging="2"/>
                          <w:jc w:val="center"/>
                        </w:pPr>
                        <w:r>
                          <w:t xml:space="preserve">Pendanaan usaha micro </w:t>
                        </w:r>
                        <w:proofErr w:type="gramStart"/>
                        <w:r>
                          <w:t>kecil  dan</w:t>
                        </w:r>
                        <w:proofErr w:type="gramEnd"/>
                        <w:r>
                          <w:t xml:space="preserve"> menengah</w:t>
                        </w:r>
                        <w:r w:rsidR="0006605D">
                          <w:t xml:space="preserve"> </w:t>
                        </w:r>
                        <w:r>
                          <w:t>serta BI bersama anggota komisi XI DPR RI sekaligus penutupan PKM</w:t>
                        </w:r>
                      </w:p>
                    </w:txbxContent>
                  </v:textbox>
                </v:shape>
                <v:rect id="Rectangle 28" o:spid="_x0000_s1039" style="position:absolute;width:56769;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3UMsAA&#10;AADbAAAADwAAAGRycy9kb3ducmV2LnhtbERPz2vCMBS+D/wfwhN2m6llrFKNUmSC13Vjw9ujeabF&#10;5qU2WdP998thsOPH93t3mG0vJhp951jBepWBIG6c7tgo+Hg/PW1A+ICssXdMCn7Iw2G/eNhhqV3k&#10;N5rqYEQKYV+igjaEoZTSNy1Z9Cs3ECfu6kaLIcHRSD1iTOG2l3mWvUiLHaeGFgc6ttTc6m+rIBby&#10;tXrWnwar69dwucd4L3qj1ONyrrYgAs3hX/znPmsFeRqbvqQfIP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R3UMsAAAADbAAAADwAAAAAAAAAAAAAAAACYAgAAZHJzL2Rvd25y&#10;ZXYueG1sUEsFBgAAAAAEAAQA9QAAAIUDAAAAAA==&#10;" fillcolor="black [3200]" strokecolor="black [3040]">
                  <v:fill color2="gray [1616]" rotate="t" angle="180" focus="100%" type="gradient">
                    <o:fill v:ext="view" type="gradientUnscaled"/>
                  </v:fill>
                  <v:shadow on="t" color="black" opacity="22937f" origin=",.5" offset="0,.63889mm"/>
                </v:rect>
                <v:shape id="Text Box 25" o:spid="_x0000_s1040" type="#_x0000_t202" style="position:absolute;left:476;top:571;width:17431;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w98QA&#10;AADbAAAADwAAAGRycy9kb3ducmV2LnhtbESPQWsCMRSE74X+h/AKvUjNuqKUrVFEXFrrSS30+ti8&#10;7i5uXkIS1+2/N0Khx2FmvmEWq8F0oicfWssKJuMMBHFldcu1gq9T+fIKIkRkjZ1lUvBLAVbLx4cF&#10;Ftpe+UD9MdYiQTgUqKCJ0RVShqohg2FsHXHyfqw3GJP0tdQerwluOpln2VwabDktNOho01B1Pl6M&#10;AlN+T/Otv+zOvpefpxG5ffnulHp+GtZvICIN8T/81/7QCvIZ3L+k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ksPf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14:paraId="13704A2F" w14:textId="4353F987" w:rsidR="00207FEB" w:rsidRDefault="00207FEB" w:rsidP="00207FEB">
                        <w:pPr>
                          <w:ind w:leftChars="-41" w:left="-2" w:hangingChars="40" w:hanging="88"/>
                          <w:jc w:val="center"/>
                        </w:pPr>
                        <w:r>
                          <w:t>Silaturahmi dan pemaparan potensi Drum Bujana</w:t>
                        </w:r>
                      </w:p>
                    </w:txbxContent>
                  </v:textbox>
                </v:shape>
                <v:shape id="Text Box 26" o:spid="_x0000_s1041" type="#_x0000_t202" style="position:absolute;left:40386;top:476;width:1571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YugMQA&#10;AADbAAAADwAAAGRycy9kb3ducmV2LnhtbESPT2sCMRTE74V+h/AKXopmu4LIapRSumjbk3/A62Pz&#10;3F3cvIQkruu3b4RCj8PM/IZZrgfTiZ58aC0reJtkIIgrq1uuFRwP5XgOIkRkjZ1lUnCnAOvV89MS&#10;C21vvKN+H2uRIBwKVNDE6AopQ9WQwTCxjjh5Z+sNxiR9LbXHW4KbTuZZNpMGW04LDTr6aKi67K9G&#10;gSlP0/zTX78uvpffh1dyP+XGKTV6Gd4XICIN8T/8195qBfkMHl/S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2LoD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14:paraId="67881040" w14:textId="77777777" w:rsidR="00984468" w:rsidRDefault="00207FEB" w:rsidP="00207FEB">
                        <w:pPr>
                          <w:ind w:leftChars="-41" w:left="-2" w:right="-375" w:hangingChars="40" w:hanging="88"/>
                          <w:jc w:val="center"/>
                        </w:pPr>
                        <w:r>
                          <w:t xml:space="preserve">Mamping permasalahan </w:t>
                        </w:r>
                      </w:p>
                      <w:p w14:paraId="374A8537" w14:textId="12F54C98" w:rsidR="00207FEB" w:rsidRDefault="00207FEB" w:rsidP="00207FEB">
                        <w:pPr>
                          <w:ind w:leftChars="-41" w:left="-2" w:right="-375" w:hangingChars="40" w:hanging="88"/>
                          <w:jc w:val="center"/>
                        </w:pPr>
                        <w:r>
                          <w:t>&amp; kendala</w:t>
                        </w:r>
                      </w:p>
                    </w:txbxContent>
                  </v:textbox>
                </v:shape>
              </v:group>
            </w:pict>
          </mc:Fallback>
        </mc:AlternateContent>
      </w:r>
      <w:r>
        <w:rPr>
          <w:noProof/>
        </w:rPr>
        <mc:AlternateContent>
          <mc:Choice Requires="wps">
            <w:drawing>
              <wp:anchor distT="0" distB="0" distL="114300" distR="114300" simplePos="0" relativeHeight="251719680" behindDoc="0" locked="0" layoutInCell="1" allowOverlap="1" wp14:anchorId="0FB9F6A3" wp14:editId="5A7A1344">
                <wp:simplePos x="0" y="0"/>
                <wp:positionH relativeFrom="column">
                  <wp:posOffset>2318385</wp:posOffset>
                </wp:positionH>
                <wp:positionV relativeFrom="paragraph">
                  <wp:posOffset>125730</wp:posOffset>
                </wp:positionV>
                <wp:extent cx="2057400" cy="4000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057400" cy="400050"/>
                        </a:xfrm>
                        <a:prstGeom prst="rect">
                          <a:avLst/>
                        </a:prstGeom>
                        <a:ln/>
                      </wps:spPr>
                      <wps:style>
                        <a:lnRef idx="1">
                          <a:schemeClr val="dk1"/>
                        </a:lnRef>
                        <a:fillRef idx="2">
                          <a:schemeClr val="dk1"/>
                        </a:fillRef>
                        <a:effectRef idx="1">
                          <a:schemeClr val="dk1"/>
                        </a:effectRef>
                        <a:fontRef idx="minor">
                          <a:schemeClr val="dk1"/>
                        </a:fontRef>
                      </wps:style>
                      <wps:txbx>
                        <w:txbxContent>
                          <w:p w14:paraId="3021B27B" w14:textId="77777777" w:rsidR="009227BD" w:rsidRDefault="009227BD" w:rsidP="009227BD">
                            <w:pPr>
                              <w:ind w:left="0" w:hanging="2"/>
                              <w:jc w:val="center"/>
                            </w:pPr>
                            <w:r>
                              <w:t>Pembuatan profil Drum Buj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B9F6A3" id="Text Box 2" o:spid="_x0000_s1042" type="#_x0000_t202" style="position:absolute;left:0;text-align:left;margin-left:182.55pt;margin-top:9.9pt;width:162pt;height:31.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" fillcolor="gray [1616]" strokecolor="black [3040]">
                <v:fill color2="#d9d9d9 [496]" rotate="t" angle="180" colors="0 #bcbcbc;22938f #d0d0d0;1 #ededed" focus="100%" type="gradient"/>
                <v:shadow on="t" color="black" opacity="24903f" origin=",.5" offset="0,.55556mm"/>
                <v:textbox>
                  <w:txbxContent>
                    <w:p w14:paraId="3021B27B" w14:textId="77777777" w:rsidR="009227BD" w:rsidRDefault="009227BD" w:rsidP="009227BD">
                      <w:pPr>
                        <w:ind w:left="0" w:hanging="2"/>
                        <w:jc w:val="center"/>
                      </w:pPr>
                      <w:r>
                        <w:t>Pembuatan profil Drum Bujana</w:t>
                      </w:r>
                    </w:p>
                  </w:txbxContent>
                </v:textbox>
              </v:shape>
            </w:pict>
          </mc:Fallback>
        </mc:AlternateContent>
      </w:r>
    </w:p>
    <w:p w14:paraId="5F1F4477" w14:textId="0429D08F" w:rsidR="0006605D" w:rsidRDefault="009227BD" w:rsidP="002227D7">
      <w:pPr>
        <w:spacing w:line="240" w:lineRule="auto"/>
        <w:ind w:left="-2" w:firstLineChars="262" w:firstLine="576"/>
        <w:rPr>
          <w:sz w:val="24"/>
          <w:szCs w:val="24"/>
        </w:rPr>
      </w:pPr>
      <w:r>
        <w:rPr>
          <w:noProof/>
        </w:rPr>
        <mc:AlternateContent>
          <mc:Choice Requires="wps">
            <w:drawing>
              <wp:anchor distT="0" distB="0" distL="114300" distR="114300" simplePos="0" relativeHeight="251723776" behindDoc="0" locked="0" layoutInCell="1" allowOverlap="1" wp14:anchorId="4B071E5A" wp14:editId="4019CE27">
                <wp:simplePos x="0" y="0"/>
                <wp:positionH relativeFrom="column">
                  <wp:posOffset>4309110</wp:posOffset>
                </wp:positionH>
                <wp:positionV relativeFrom="paragraph">
                  <wp:posOffset>17145</wp:posOffset>
                </wp:positionV>
                <wp:extent cx="190500" cy="257175"/>
                <wp:effectExtent l="0" t="0" r="0" b="0"/>
                <wp:wrapNone/>
                <wp:docPr id="33" name="Arrow: Left 33"/>
                <wp:cNvGraphicFramePr/>
                <a:graphic xmlns:a="http://schemas.openxmlformats.org/drawingml/2006/main">
                  <a:graphicData uri="http://schemas.microsoft.com/office/word/2010/wordprocessingShape">
                    <wps:wsp>
                      <wps:cNvSpPr/>
                      <wps:spPr>
                        <a:xfrm>
                          <a:off x="0" y="0"/>
                          <a:ext cx="190500" cy="257175"/>
                        </a:xfrm>
                        <a:prstGeom prst="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93355C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 o:spid="_x0000_s1026" type="#_x0000_t66" style="position:absolute;margin-left:339.3pt;margin-top:1.35pt;width:15pt;height:20.2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" adj="10800" fillcolor="gray [1616]" strokecolor="black [3040]">
                <v:fill color2="#d9d9d9 [496]" rotate="t" angle="180" colors="0 #bcbcbc;22938f #d0d0d0;1 #ededed" focus="100%" type="gradient"/>
                <v:shadow on="t" color="black" opacity="24903f" origin=",.5" offset="0,.55556mm"/>
              </v:shape>
            </w:pict>
          </mc:Fallback>
        </mc:AlternateContent>
      </w:r>
      <w:r>
        <w:rPr>
          <w:noProof/>
        </w:rPr>
        <mc:AlternateContent>
          <mc:Choice Requires="wps">
            <w:drawing>
              <wp:anchor distT="0" distB="0" distL="114300" distR="114300" simplePos="0" relativeHeight="251721728" behindDoc="0" locked="0" layoutInCell="1" allowOverlap="1" wp14:anchorId="6AC51D9F" wp14:editId="6CBD53D6">
                <wp:simplePos x="0" y="0"/>
                <wp:positionH relativeFrom="column">
                  <wp:posOffset>2194560</wp:posOffset>
                </wp:positionH>
                <wp:positionV relativeFrom="paragraph">
                  <wp:posOffset>26670</wp:posOffset>
                </wp:positionV>
                <wp:extent cx="190500" cy="257175"/>
                <wp:effectExtent l="57150" t="38100" r="0" b="104775"/>
                <wp:wrapNone/>
                <wp:docPr id="32" name="Arrow: Right 32"/>
                <wp:cNvGraphicFramePr/>
                <a:graphic xmlns:a="http://schemas.openxmlformats.org/drawingml/2006/main">
                  <a:graphicData uri="http://schemas.microsoft.com/office/word/2010/wordprocessingShape">
                    <wps:wsp>
                      <wps:cNvSpPr/>
                      <wps:spPr>
                        <a:xfrm>
                          <a:off x="0" y="0"/>
                          <a:ext cx="190500" cy="25717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BBA0E0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2" o:spid="_x0000_s1026" type="#_x0000_t13" style="position:absolute;margin-left:172.8pt;margin-top:2.1pt;width:15pt;height:20.2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" adj="10800" fillcolor="gray [1616]" strokecolor="black [3040]">
                <v:fill color2="#d9d9d9 [496]" rotate="t" angle="180" colors="0 #bcbcbc;22938f #d0d0d0;1 #ededed" focus="100%" type="gradient"/>
                <v:shadow on="t" color="black" opacity="24903f" origin=",.5" offset="0,.55556mm"/>
              </v:shape>
            </w:pict>
          </mc:Fallback>
        </mc:AlternateContent>
      </w:r>
    </w:p>
    <w:p w14:paraId="083C69AF" w14:textId="372DDAAC" w:rsidR="0006605D" w:rsidRDefault="0006605D" w:rsidP="002227D7">
      <w:pPr>
        <w:spacing w:line="240" w:lineRule="auto"/>
        <w:ind w:left="-2" w:firstLineChars="262" w:firstLine="629"/>
        <w:rPr>
          <w:sz w:val="24"/>
          <w:szCs w:val="24"/>
        </w:rPr>
      </w:pPr>
    </w:p>
    <w:p w14:paraId="2671389D" w14:textId="578F733C" w:rsidR="0006605D" w:rsidRDefault="0006605D" w:rsidP="002227D7">
      <w:pPr>
        <w:spacing w:line="240" w:lineRule="auto"/>
        <w:ind w:left="-2" w:firstLineChars="262" w:firstLine="629"/>
        <w:rPr>
          <w:sz w:val="24"/>
          <w:szCs w:val="24"/>
        </w:rPr>
      </w:pPr>
    </w:p>
    <w:p w14:paraId="67DCFDD5" w14:textId="231C30B5" w:rsidR="0006605D" w:rsidRDefault="0006605D" w:rsidP="002227D7">
      <w:pPr>
        <w:spacing w:line="240" w:lineRule="auto"/>
        <w:ind w:left="-2" w:firstLineChars="262" w:firstLine="629"/>
        <w:rPr>
          <w:sz w:val="24"/>
          <w:szCs w:val="24"/>
        </w:rPr>
      </w:pPr>
    </w:p>
    <w:p w14:paraId="7E987B50" w14:textId="7620B0FF" w:rsidR="0006605D" w:rsidRDefault="0006605D" w:rsidP="002227D7">
      <w:pPr>
        <w:spacing w:line="240" w:lineRule="auto"/>
        <w:ind w:left="-2" w:firstLineChars="262" w:firstLine="629"/>
        <w:rPr>
          <w:sz w:val="24"/>
          <w:szCs w:val="24"/>
        </w:rPr>
      </w:pPr>
    </w:p>
    <w:p w14:paraId="668B3B16" w14:textId="2ABB9792" w:rsidR="0006605D" w:rsidRDefault="0006605D" w:rsidP="002227D7">
      <w:pPr>
        <w:spacing w:line="240" w:lineRule="auto"/>
        <w:ind w:left="-2" w:firstLineChars="262" w:firstLine="629"/>
        <w:rPr>
          <w:sz w:val="24"/>
          <w:szCs w:val="24"/>
        </w:rPr>
      </w:pPr>
    </w:p>
    <w:p w14:paraId="2A934818" w14:textId="0E3AA692" w:rsidR="0006605D" w:rsidRDefault="0006605D" w:rsidP="002227D7">
      <w:pPr>
        <w:spacing w:line="240" w:lineRule="auto"/>
        <w:ind w:left="-2" w:firstLineChars="262" w:firstLine="629"/>
        <w:rPr>
          <w:sz w:val="24"/>
          <w:szCs w:val="24"/>
        </w:rPr>
      </w:pPr>
    </w:p>
    <w:p w14:paraId="3E8C02E5" w14:textId="2BE2A9B4" w:rsidR="0006605D" w:rsidRDefault="0006605D" w:rsidP="002227D7">
      <w:pPr>
        <w:spacing w:line="240" w:lineRule="auto"/>
        <w:ind w:left="-2" w:firstLineChars="262" w:firstLine="629"/>
        <w:rPr>
          <w:sz w:val="24"/>
          <w:szCs w:val="24"/>
        </w:rPr>
      </w:pPr>
    </w:p>
    <w:p w14:paraId="1AF8916F" w14:textId="53E324B4" w:rsidR="0006605D" w:rsidRDefault="0006605D" w:rsidP="002227D7">
      <w:pPr>
        <w:spacing w:line="240" w:lineRule="auto"/>
        <w:ind w:left="-2" w:firstLineChars="262" w:firstLine="629"/>
        <w:rPr>
          <w:sz w:val="24"/>
          <w:szCs w:val="24"/>
        </w:rPr>
      </w:pPr>
    </w:p>
    <w:p w14:paraId="16CCD4A5" w14:textId="1B048485" w:rsidR="0006605D" w:rsidRDefault="0006605D" w:rsidP="002227D7">
      <w:pPr>
        <w:spacing w:line="240" w:lineRule="auto"/>
        <w:ind w:left="-2" w:firstLineChars="262" w:firstLine="629"/>
        <w:rPr>
          <w:sz w:val="24"/>
          <w:szCs w:val="24"/>
        </w:rPr>
      </w:pPr>
    </w:p>
    <w:p w14:paraId="54C91E8C" w14:textId="37A21C99" w:rsidR="0006605D" w:rsidRDefault="0006605D" w:rsidP="002227D7">
      <w:pPr>
        <w:spacing w:line="240" w:lineRule="auto"/>
        <w:ind w:left="-2" w:firstLineChars="262" w:firstLine="629"/>
        <w:rPr>
          <w:sz w:val="24"/>
          <w:szCs w:val="24"/>
        </w:rPr>
      </w:pPr>
    </w:p>
    <w:p w14:paraId="6A995AF7" w14:textId="5E25A5C6" w:rsidR="0006605D" w:rsidRDefault="0006605D" w:rsidP="002227D7">
      <w:pPr>
        <w:spacing w:line="240" w:lineRule="auto"/>
        <w:ind w:left="-2" w:firstLineChars="262" w:firstLine="629"/>
        <w:rPr>
          <w:sz w:val="24"/>
          <w:szCs w:val="24"/>
        </w:rPr>
      </w:pPr>
    </w:p>
    <w:p w14:paraId="75F86267" w14:textId="23E9FD9D" w:rsidR="0006605D" w:rsidRDefault="0006605D" w:rsidP="002227D7">
      <w:pPr>
        <w:spacing w:line="240" w:lineRule="auto"/>
        <w:ind w:left="-2" w:firstLineChars="262" w:firstLine="629"/>
        <w:rPr>
          <w:sz w:val="24"/>
          <w:szCs w:val="24"/>
        </w:rPr>
      </w:pPr>
    </w:p>
    <w:p w14:paraId="30884E8C" w14:textId="480ACFA1" w:rsidR="0006605D" w:rsidRDefault="0006605D" w:rsidP="002227D7">
      <w:pPr>
        <w:spacing w:line="240" w:lineRule="auto"/>
        <w:ind w:left="-2" w:firstLineChars="262" w:firstLine="629"/>
        <w:rPr>
          <w:sz w:val="24"/>
          <w:szCs w:val="24"/>
        </w:rPr>
      </w:pPr>
    </w:p>
    <w:p w14:paraId="22D439AA" w14:textId="66C140E3" w:rsidR="0006605D" w:rsidRDefault="0006605D" w:rsidP="002227D7">
      <w:pPr>
        <w:spacing w:line="240" w:lineRule="auto"/>
        <w:ind w:left="-2" w:firstLineChars="262" w:firstLine="629"/>
        <w:rPr>
          <w:sz w:val="24"/>
          <w:szCs w:val="24"/>
        </w:rPr>
      </w:pPr>
    </w:p>
    <w:p w14:paraId="321B352A" w14:textId="7DD1DDF6" w:rsidR="0006605D" w:rsidRDefault="0006605D" w:rsidP="002227D7">
      <w:pPr>
        <w:spacing w:line="240" w:lineRule="auto"/>
        <w:ind w:left="-2" w:firstLineChars="262" w:firstLine="629"/>
        <w:rPr>
          <w:sz w:val="24"/>
          <w:szCs w:val="24"/>
        </w:rPr>
      </w:pPr>
    </w:p>
    <w:p w14:paraId="41B5B69B" w14:textId="4AFD71AB" w:rsidR="0006605D" w:rsidRDefault="0006605D" w:rsidP="002227D7">
      <w:pPr>
        <w:spacing w:line="240" w:lineRule="auto"/>
        <w:ind w:left="-2" w:firstLineChars="262" w:firstLine="629"/>
        <w:rPr>
          <w:sz w:val="24"/>
          <w:szCs w:val="24"/>
        </w:rPr>
      </w:pPr>
    </w:p>
    <w:p w14:paraId="7FF5DD65" w14:textId="00C39675" w:rsidR="00984468" w:rsidRDefault="00984468" w:rsidP="002227D7">
      <w:pPr>
        <w:spacing w:line="240" w:lineRule="auto"/>
        <w:ind w:left="-2" w:firstLineChars="262" w:firstLine="629"/>
        <w:rPr>
          <w:sz w:val="24"/>
          <w:szCs w:val="24"/>
        </w:rPr>
      </w:pPr>
    </w:p>
    <w:p w14:paraId="7FC10C48" w14:textId="77777777" w:rsidR="00984468" w:rsidRDefault="00984468" w:rsidP="002227D7">
      <w:pPr>
        <w:spacing w:line="240" w:lineRule="auto"/>
        <w:ind w:left="-2" w:firstLineChars="262" w:firstLine="629"/>
        <w:rPr>
          <w:sz w:val="24"/>
          <w:szCs w:val="24"/>
        </w:rPr>
      </w:pPr>
    </w:p>
    <w:p w14:paraId="41CD98E4" w14:textId="77777777" w:rsidR="00984468" w:rsidRDefault="00984468" w:rsidP="002227D7">
      <w:pPr>
        <w:spacing w:line="240" w:lineRule="auto"/>
        <w:ind w:left="-2" w:firstLineChars="262" w:firstLine="629"/>
        <w:rPr>
          <w:sz w:val="24"/>
          <w:szCs w:val="24"/>
        </w:rPr>
      </w:pPr>
    </w:p>
    <w:p w14:paraId="5379C6A5" w14:textId="77777777" w:rsidR="00984468" w:rsidRDefault="00984468" w:rsidP="002227D7">
      <w:pPr>
        <w:spacing w:line="240" w:lineRule="auto"/>
        <w:ind w:left="-2" w:firstLineChars="262" w:firstLine="629"/>
        <w:rPr>
          <w:sz w:val="24"/>
          <w:szCs w:val="24"/>
        </w:rPr>
      </w:pPr>
    </w:p>
    <w:p w14:paraId="360C173C" w14:textId="77777777" w:rsidR="00984468" w:rsidRDefault="00984468" w:rsidP="002227D7">
      <w:pPr>
        <w:spacing w:line="240" w:lineRule="auto"/>
        <w:ind w:left="-2" w:firstLineChars="262" w:firstLine="629"/>
        <w:rPr>
          <w:sz w:val="24"/>
          <w:szCs w:val="24"/>
        </w:rPr>
      </w:pPr>
    </w:p>
    <w:p w14:paraId="25DD9CE5" w14:textId="77777777" w:rsidR="00984468" w:rsidRDefault="00984468" w:rsidP="002227D7">
      <w:pPr>
        <w:spacing w:line="240" w:lineRule="auto"/>
        <w:ind w:left="-2" w:firstLineChars="262" w:firstLine="629"/>
        <w:rPr>
          <w:sz w:val="24"/>
          <w:szCs w:val="24"/>
        </w:rPr>
      </w:pPr>
    </w:p>
    <w:p w14:paraId="344E5BA5" w14:textId="1840EA48" w:rsidR="00984468" w:rsidRDefault="009227BD" w:rsidP="009227BD">
      <w:pPr>
        <w:spacing w:line="240" w:lineRule="auto"/>
        <w:ind w:left="-2" w:firstLineChars="262" w:firstLine="629"/>
        <w:jc w:val="center"/>
        <w:rPr>
          <w:sz w:val="24"/>
          <w:szCs w:val="24"/>
        </w:rPr>
      </w:pPr>
      <w:r>
        <w:rPr>
          <w:sz w:val="24"/>
          <w:szCs w:val="24"/>
        </w:rPr>
        <w:t>Gambar 1 Kegiatan PKM Drum Bujana</w:t>
      </w:r>
    </w:p>
    <w:p w14:paraId="0D689B22" w14:textId="77777777" w:rsidR="009227BD" w:rsidRDefault="009227BD" w:rsidP="009227BD">
      <w:pPr>
        <w:spacing w:line="240" w:lineRule="auto"/>
        <w:ind w:left="-2" w:firstLineChars="262" w:firstLine="629"/>
        <w:jc w:val="center"/>
        <w:rPr>
          <w:sz w:val="24"/>
          <w:szCs w:val="24"/>
        </w:rPr>
      </w:pPr>
    </w:p>
    <w:p w14:paraId="0AB5C5EF" w14:textId="571B040F" w:rsidR="002227D7" w:rsidRDefault="009227BD" w:rsidP="002227D7">
      <w:pPr>
        <w:spacing w:line="240" w:lineRule="auto"/>
        <w:ind w:left="-2" w:firstLineChars="262" w:firstLine="629"/>
        <w:rPr>
          <w:sz w:val="24"/>
          <w:szCs w:val="24"/>
        </w:rPr>
      </w:pPr>
      <w:r>
        <w:rPr>
          <w:sz w:val="24"/>
          <w:szCs w:val="24"/>
        </w:rPr>
        <w:t xml:space="preserve">Sebelum kegiatan PKM dilaksanakan di kampung tematik Drum Bujana terlebih dahulu team melakukan silaturahmi untuk mencari pengetahui potensi yang ada Drum Bujana dan mencari permasalahan yang ada. </w:t>
      </w:r>
      <w:r w:rsidR="00511381">
        <w:rPr>
          <w:sz w:val="24"/>
          <w:szCs w:val="24"/>
        </w:rPr>
        <w:t xml:space="preserve">Pendampingan ini menjadi salah satu PKM lanjutan dari PKM sebelumnya yang telah dilakukan oleh dosen dan mahasiswa Universitas Insan Pembangunan </w:t>
      </w:r>
      <w:r w:rsidR="00695F06">
        <w:rPr>
          <w:sz w:val="24"/>
          <w:szCs w:val="24"/>
        </w:rPr>
        <w:t>Indonesia</w:t>
      </w:r>
      <w:r w:rsidR="00960F2E">
        <w:rPr>
          <w:sz w:val="24"/>
          <w:szCs w:val="24"/>
        </w:rPr>
        <w:t xml:space="preserve"> </w:t>
      </w:r>
      <w:r w:rsidR="00960F2E">
        <w:rPr>
          <w:sz w:val="24"/>
          <w:szCs w:val="24"/>
        </w:rPr>
        <w:fldChar w:fldCharType="begin" w:fldLock="1"/>
      </w:r>
      <w:r w:rsidR="00960F2E">
        <w:rPr>
          <w:sz w:val="24"/>
          <w:szCs w:val="24"/>
        </w:rPr>
        <w:instrText>ADDIN CSL_CITATION {"citationItems":[{"id":"ITEM-1","itemData":{"URL":"https://monitortangerang.com/bupati-zaki-dukung-program-kampung-tematik-oleh-stmik-stie-insan-pembangunan/","accessed":{"date-parts":[["2022","7","27"]]},"author":[{"dropping-particle":"","family":"Tangerang","given":"Monitor","non-dropping-particle":"","parse-names":false,"suffix":""}],"container-title":"Monitor Tangerang","id":"ITEM-1","issued":{"date-parts":[["2022"]]},"title":"Bupati Zaki Dukung Program Kampung Tematik oleh STMIK STIE Insan Pembangunan","type":"webpage"},"uris":["http://www.mendeley.com/documents/?uuid=299a4758-1c21-3cbe-8904-69c5fc1b3706"]}],"mendeley":{"formattedCitation":"(Tangerang, 2022)","plainTextFormattedCitation":"(Tangerang, 2022)","previouslyFormattedCitation":"(Tangerang, 2022)"},"properties":{"noteIndex":0},"schema":"https://github.com/citation-style-language/schema/raw/master/csl-citation.json"}</w:instrText>
      </w:r>
      <w:r w:rsidR="00960F2E">
        <w:rPr>
          <w:sz w:val="24"/>
          <w:szCs w:val="24"/>
        </w:rPr>
        <w:fldChar w:fldCharType="separate"/>
      </w:r>
      <w:r w:rsidR="00960F2E" w:rsidRPr="00960F2E">
        <w:rPr>
          <w:noProof/>
          <w:sz w:val="24"/>
          <w:szCs w:val="24"/>
        </w:rPr>
        <w:t>(Tangerang, 2022)</w:t>
      </w:r>
      <w:r w:rsidR="00960F2E">
        <w:rPr>
          <w:sz w:val="24"/>
          <w:szCs w:val="24"/>
        </w:rPr>
        <w:fldChar w:fldCharType="end"/>
      </w:r>
      <w:r w:rsidR="00695F06">
        <w:rPr>
          <w:sz w:val="24"/>
          <w:szCs w:val="24"/>
        </w:rPr>
        <w:t xml:space="preserve"> </w:t>
      </w:r>
      <w:r w:rsidR="00511381">
        <w:rPr>
          <w:sz w:val="24"/>
          <w:szCs w:val="24"/>
        </w:rPr>
        <w:t>diantaranya adalah</w:t>
      </w:r>
      <w:r w:rsidR="0006605D">
        <w:rPr>
          <w:sz w:val="24"/>
          <w:szCs w:val="24"/>
        </w:rPr>
        <w:t xml:space="preserve"> pembuatan profil kampung tematik Drum Bujana</w:t>
      </w:r>
      <w:r w:rsidR="00960F2E">
        <w:rPr>
          <w:sz w:val="24"/>
          <w:szCs w:val="24"/>
        </w:rPr>
        <w:t xml:space="preserve"> </w:t>
      </w:r>
      <w:r w:rsidR="00960F2E">
        <w:rPr>
          <w:sz w:val="24"/>
          <w:szCs w:val="24"/>
        </w:rPr>
        <w:fldChar w:fldCharType="begin" w:fldLock="1"/>
      </w:r>
      <w:r w:rsidR="00960F2E">
        <w:rPr>
          <w:sz w:val="24"/>
          <w:szCs w:val="24"/>
        </w:rPr>
        <w:instrText>ADDIN CSL_CITATION {"citationItems":[{"id":"ITEM-1","itemData":{"URL":"https://www.youtube.com/watch?v=uX6M3yJI6q0","accessed":{"date-parts":[["2022","7","16"]]},"id":"ITEM-1","issued":{"date-parts":[["2022"]]},"title":"Repost Profil Kampung Tematik Drum Bujana - STIE &amp; STMIK Insan Pembangunan - YouTube","type":"webpage"},"uris":["http://www.mendeley.com/documents/?uuid=a1dfb472-d029-38e9-999e-d71f3a61e571"]}],"mendeley":{"formattedCitation":"(&lt;i&gt;Repost Profil Kampung Tematik Drum Bujana - STIE &amp; STMIK Insan Pembangunan - YouTube&lt;/i&gt;, 2022)","plainTextFormattedCitation":"(Repost Profil Kampung Tematik Drum Bujana - STIE &amp; STMIK Insan Pembangunan - YouTube, 2022)","previouslyFormattedCitation":"(&lt;i&gt;Repost Profil Kampung Tematik Drum Bujana - STIE &amp; STMIK Insan Pembangunan - YouTube&lt;/i&gt;, 2022)"},"properties":{"noteIndex":0},"schema":"https://github.com/citation-style-language/schema/raw/master/csl-citation.json"}</w:instrText>
      </w:r>
      <w:r w:rsidR="00960F2E">
        <w:rPr>
          <w:sz w:val="24"/>
          <w:szCs w:val="24"/>
        </w:rPr>
        <w:fldChar w:fldCharType="separate"/>
      </w:r>
      <w:r w:rsidR="00960F2E" w:rsidRPr="00960F2E">
        <w:rPr>
          <w:noProof/>
          <w:sz w:val="24"/>
          <w:szCs w:val="24"/>
        </w:rPr>
        <w:t>(</w:t>
      </w:r>
      <w:r w:rsidR="00960F2E" w:rsidRPr="00960F2E">
        <w:rPr>
          <w:i/>
          <w:noProof/>
          <w:sz w:val="24"/>
          <w:szCs w:val="24"/>
        </w:rPr>
        <w:t>Repost Profil Kampung Tematik Drum Bujana - STIE &amp; STMIK Insan Pembangunan - YouTube</w:t>
      </w:r>
      <w:r w:rsidR="00960F2E" w:rsidRPr="00960F2E">
        <w:rPr>
          <w:noProof/>
          <w:sz w:val="24"/>
          <w:szCs w:val="24"/>
        </w:rPr>
        <w:t>, 2022)</w:t>
      </w:r>
      <w:r w:rsidR="00960F2E">
        <w:rPr>
          <w:sz w:val="24"/>
          <w:szCs w:val="24"/>
        </w:rPr>
        <w:fldChar w:fldCharType="end"/>
      </w:r>
      <w:r w:rsidR="0006605D">
        <w:rPr>
          <w:sz w:val="24"/>
          <w:szCs w:val="24"/>
        </w:rPr>
        <w:t>, workshop UMKM untuk meningkatkan produk unggulan kampung tematik</w:t>
      </w:r>
      <w:r w:rsidR="00960F2E">
        <w:rPr>
          <w:sz w:val="24"/>
          <w:szCs w:val="24"/>
        </w:rPr>
        <w:t xml:space="preserve"> </w:t>
      </w:r>
      <w:r w:rsidR="0006605D">
        <w:rPr>
          <w:sz w:val="24"/>
          <w:szCs w:val="24"/>
        </w:rPr>
        <w:t>, penamanan pohon bersa</w:t>
      </w:r>
      <w:r w:rsidR="00695F06">
        <w:rPr>
          <w:sz w:val="24"/>
          <w:szCs w:val="24"/>
        </w:rPr>
        <w:t>m</w:t>
      </w:r>
      <w:r w:rsidR="0006605D">
        <w:rPr>
          <w:sz w:val="24"/>
          <w:szCs w:val="24"/>
        </w:rPr>
        <w:t>a KWT sebagai upaya ketahanan pangan</w:t>
      </w:r>
      <w:r w:rsidR="00695F06">
        <w:rPr>
          <w:sz w:val="24"/>
          <w:szCs w:val="24"/>
        </w:rPr>
        <w:t xml:space="preserve"> </w:t>
      </w:r>
      <w:r w:rsidR="00695F06">
        <w:rPr>
          <w:sz w:val="24"/>
          <w:szCs w:val="24"/>
        </w:rPr>
        <w:fldChar w:fldCharType="begin" w:fldLock="1"/>
      </w:r>
      <w:r w:rsidR="00071FC5">
        <w:rPr>
          <w:sz w:val="24"/>
          <w:szCs w:val="24"/>
        </w:rPr>
        <w:instrText>ADDIN CSL_CITATION {"citationItems":[{"id":"ITEM-1","itemData":{"author":[{"dropping-particle":"","family":"Gosestjahjanti","given":"Francisca Sestri","non-dropping-particle":"","parse-names":false,"suffix":""},{"dropping-particle":"","family":"Basuki","given":"Sucipto","non-dropping-particle":"","parse-names":false,"suffix":""},{"dropping-particle":"","family":"Lestari","given":"Sri","non-dropping-particle":"","parse-names":false,"suffix":""}],"id":"ITEM-1","issue":"1","issued":{"date-parts":[["2023"]]},"page":"139-145","title":"Meningkatkan Produktivitas UMKM dan Ketahanan Pangan Melalui Pelatihan dan Penanaman Pohon pada Kampung Tematik Drum Bujana Kabupaten Tangerang","type":"article-journal","volume":"6"},"uris":["http://www.mendeley.com/documents/?uuid=984599a5-9e65-46ed-b43b-97633cf74f03"]}],"mendeley":{"formattedCitation":"(Gosestjahjanti et al., 2023)","plainTextFormattedCitation":"(Gosestjahjanti et al., 2023)","previouslyFormattedCitation":"(Gosestjahjanti et al., 2023)"},"properties":{"noteIndex":0},"schema":"https://github.com/citation-style-language/schema/raw/master/csl-citation.json"}</w:instrText>
      </w:r>
      <w:r w:rsidR="00695F06">
        <w:rPr>
          <w:sz w:val="24"/>
          <w:szCs w:val="24"/>
        </w:rPr>
        <w:fldChar w:fldCharType="separate"/>
      </w:r>
      <w:r w:rsidR="00695F06" w:rsidRPr="00695F06">
        <w:rPr>
          <w:noProof/>
          <w:sz w:val="24"/>
          <w:szCs w:val="24"/>
        </w:rPr>
        <w:t>(Gosestjahjanti et al., 2023)</w:t>
      </w:r>
      <w:r w:rsidR="00695F06">
        <w:rPr>
          <w:sz w:val="24"/>
          <w:szCs w:val="24"/>
        </w:rPr>
        <w:fldChar w:fldCharType="end"/>
      </w:r>
      <w:r w:rsidR="0006605D">
        <w:rPr>
          <w:sz w:val="24"/>
          <w:szCs w:val="24"/>
        </w:rPr>
        <w:t>,</w:t>
      </w:r>
      <w:r w:rsidR="00511381">
        <w:rPr>
          <w:sz w:val="24"/>
          <w:szCs w:val="24"/>
        </w:rPr>
        <w:t xml:space="preserve"> pelatihan digital marketing</w:t>
      </w:r>
      <w:r w:rsidR="00695F06">
        <w:rPr>
          <w:sz w:val="24"/>
          <w:szCs w:val="24"/>
        </w:rPr>
        <w:t xml:space="preserve"> </w:t>
      </w:r>
      <w:r w:rsidR="00695F06">
        <w:rPr>
          <w:sz w:val="24"/>
          <w:szCs w:val="24"/>
        </w:rPr>
        <w:fldChar w:fldCharType="begin" w:fldLock="1"/>
      </w:r>
      <w:r w:rsidR="00695F06">
        <w:rPr>
          <w:sz w:val="24"/>
          <w:szCs w:val="24"/>
        </w:rPr>
        <w:instrText>ADDIN CSL_CITATION {"citationItems":[{"id":"ITEM-1","itemData":{"author":[{"dropping-particle":"","family":"Fayzhall","given":"Miyv","non-dropping-particle":"","parse-names":false,"suffix":""},{"dropping-particle":"","family":"Winanti","given":"","non-dropping-particle":"","parse-names":false,"suffix":""},{"dropping-particle":"","family":"Lestari","given":"Sri","non-dropping-particle":"","parse-names":false,"suffix":""},{"dropping-particle":"","family":"Basuki","given":"Sucipto","non-dropping-particle":"","parse-names":false,"suffix":""},{"dropping-particle":"","family":"Goestjahjanti","given":"Francisca Sestri","non-dropping-particle":"","parse-names":false,"suffix":""},{"dropping-particle":"","family":"Kariyadi","given":"Novan","non-dropping-particle":"","parse-names":false,"suffix":""},{"dropping-particle":"","family":"Lael","given":"Badriyatul","non-dropping-particle":"","parse-names":false,"suffix":""},{"dropping-particle":"","family":"Nugroho","given":"Adi Prasetyo","non-dropping-particle":"","parse-names":false,"suffix":""},{"dropping-particle":"","family":"Mulyani","given":"Rosi","non-dropping-particle":"","parse-names":false,"suffix":""},{"dropping-particle":"","family":"Rahmandani","given":"Niken Yulia","non-dropping-particle":"","parse-names":false,"suffix":""},{"dropping-particle":"","family":"Aulia","given":"Adellia Rosita","non-dropping-particle":"","parse-names":false,"suffix":""}],"id":"ITEM-1","issue":"2","issued":{"date-parts":[["2022"]]},"page":"128-135","title":"PELATIHAN STRATEGI PEMASARAN BERBASIS DIGITAL PRODUK UMKM KAMPUNG TEMATIK DRUM BUJANA, TIGARAKSA, TANGERANG","type":"article-journal","volume":"2"},"uris":["http://www.mendeley.com/documents/?uuid=e4a29317-63e7-4f2f-8529-a7b294e64db8"]}],"mendeley":{"formattedCitation":"(Fayzhall et al., 2022)","plainTextFormattedCitation":"(Fayzhall et al., 2022)","previouslyFormattedCitation":"(Fayzhall et al., 2022)"},"properties":{"noteIndex":0},"schema":"https://github.com/citation-style-language/schema/raw/master/csl-citation.json"}</w:instrText>
      </w:r>
      <w:r w:rsidR="00695F06">
        <w:rPr>
          <w:sz w:val="24"/>
          <w:szCs w:val="24"/>
        </w:rPr>
        <w:fldChar w:fldCharType="separate"/>
      </w:r>
      <w:r w:rsidR="00695F06" w:rsidRPr="00695F06">
        <w:rPr>
          <w:noProof/>
          <w:sz w:val="24"/>
          <w:szCs w:val="24"/>
        </w:rPr>
        <w:t>(Fayzhall et al., 2022)</w:t>
      </w:r>
      <w:r w:rsidR="00695F06">
        <w:rPr>
          <w:sz w:val="24"/>
          <w:szCs w:val="24"/>
        </w:rPr>
        <w:fldChar w:fldCharType="end"/>
      </w:r>
      <w:r w:rsidR="00511381">
        <w:rPr>
          <w:sz w:val="24"/>
          <w:szCs w:val="24"/>
        </w:rPr>
        <w:t>, pelatihan penyusunan laporan keuangan sederhana</w:t>
      </w:r>
      <w:r w:rsidR="0006605D">
        <w:rPr>
          <w:sz w:val="24"/>
          <w:szCs w:val="24"/>
        </w:rPr>
        <w:t>, pendampingan desain logo dan penutupan bersama anggota komisi XI DPR RI</w:t>
      </w:r>
      <w:r w:rsidR="00695F06">
        <w:rPr>
          <w:sz w:val="24"/>
          <w:szCs w:val="24"/>
        </w:rPr>
        <w:t xml:space="preserve"> </w:t>
      </w:r>
      <w:r w:rsidR="00695F06">
        <w:rPr>
          <w:sz w:val="24"/>
          <w:szCs w:val="24"/>
        </w:rPr>
        <w:fldChar w:fldCharType="begin" w:fldLock="1"/>
      </w:r>
      <w:r w:rsidR="00695F06">
        <w:rPr>
          <w:sz w:val="24"/>
          <w:szCs w:val="24"/>
        </w:rPr>
        <w:instrText>ADDIN CSL_CITATION {"citationItems":[{"id":"ITEM-1","itemData":{"URL":"https://faktaexpose.com/unipi-dan-dpr-ri-mengajak-masyarakat-umkm-drum-bujana-semangat-memajukan-ekonomi-daerahnya/","accessed":{"date-parts":[["2023","2","2"]]},"author":[{"dropping-particle":"","family":"FaktaExpose","given":"","non-dropping-particle":"","parse-names":false,"suffix":""}],"container-title":"Fakta Expose","id":"ITEM-1","issued":{"date-parts":[["2022"]]},"title":"Unipi dan DPR RI Mengajak Masyarakat UMKM Drum Bujana Semangat Memajukan Ekonomi Daerahnya","type":"webpage"},"uris":["http://www.mendeley.com/documents/?uuid=5794567d-ceb7-3a22-8a06-b927ea69d95a"]}],"mendeley":{"formattedCitation":"(FaktaExpose, 2022)","plainTextFormattedCitation":"(FaktaExpose, 2022)","previouslyFormattedCitation":"(FaktaExpose, 2022)"},"properties":{"noteIndex":0},"schema":"https://github.com/citation-style-language/schema/raw/master/csl-citation.json"}</w:instrText>
      </w:r>
      <w:r w:rsidR="00695F06">
        <w:rPr>
          <w:sz w:val="24"/>
          <w:szCs w:val="24"/>
        </w:rPr>
        <w:fldChar w:fldCharType="separate"/>
      </w:r>
      <w:r w:rsidR="00695F06" w:rsidRPr="00695F06">
        <w:rPr>
          <w:noProof/>
          <w:sz w:val="24"/>
          <w:szCs w:val="24"/>
        </w:rPr>
        <w:t>(FaktaExpose, 2022)</w:t>
      </w:r>
      <w:r w:rsidR="00695F06">
        <w:rPr>
          <w:sz w:val="24"/>
          <w:szCs w:val="24"/>
        </w:rPr>
        <w:fldChar w:fldCharType="end"/>
      </w:r>
      <w:r>
        <w:rPr>
          <w:sz w:val="24"/>
          <w:szCs w:val="24"/>
        </w:rPr>
        <w:t xml:space="preserve">. </w:t>
      </w:r>
      <w:r w:rsidR="002764DC">
        <w:rPr>
          <w:sz w:val="24"/>
          <w:szCs w:val="24"/>
        </w:rPr>
        <w:t>Langkah-langkah dalam</w:t>
      </w:r>
      <w:r w:rsidR="00960F2E">
        <w:rPr>
          <w:sz w:val="24"/>
          <w:szCs w:val="24"/>
        </w:rPr>
        <w:t xml:space="preserve"> kegiatan </w:t>
      </w:r>
      <w:r w:rsidR="002764DC">
        <w:rPr>
          <w:sz w:val="24"/>
          <w:szCs w:val="24"/>
        </w:rPr>
        <w:t xml:space="preserve">pendampingan desain logo pada kampung tematik Drum Bujana terlihat pada gambar </w:t>
      </w:r>
      <w:r>
        <w:rPr>
          <w:sz w:val="24"/>
          <w:szCs w:val="24"/>
        </w:rPr>
        <w:t>2</w:t>
      </w:r>
    </w:p>
    <w:p w14:paraId="0B79B211" w14:textId="5068B83A" w:rsidR="002227D7" w:rsidRDefault="002227D7" w:rsidP="002227D7">
      <w:pPr>
        <w:spacing w:line="240" w:lineRule="auto"/>
        <w:ind w:left="-2" w:firstLineChars="262" w:firstLine="629"/>
        <w:rPr>
          <w:sz w:val="24"/>
          <w:szCs w:val="24"/>
        </w:rPr>
      </w:pPr>
    </w:p>
    <w:p w14:paraId="5C706694" w14:textId="5F1C2FFA" w:rsidR="00FE30FD" w:rsidRDefault="00FE30FD" w:rsidP="002227D7">
      <w:pPr>
        <w:spacing w:line="240" w:lineRule="auto"/>
        <w:ind w:left="-2" w:firstLineChars="262" w:firstLine="629"/>
        <w:rPr>
          <w:sz w:val="24"/>
          <w:szCs w:val="24"/>
        </w:rPr>
      </w:pPr>
    </w:p>
    <w:p w14:paraId="57697F75" w14:textId="77777777" w:rsidR="00FE30FD" w:rsidRDefault="00FE30FD" w:rsidP="002227D7">
      <w:pPr>
        <w:spacing w:line="240" w:lineRule="auto"/>
        <w:ind w:left="-2" w:firstLineChars="262" w:firstLine="629"/>
        <w:rPr>
          <w:sz w:val="24"/>
          <w:szCs w:val="24"/>
        </w:rPr>
      </w:pPr>
    </w:p>
    <w:p w14:paraId="7C39BF22" w14:textId="2335AEFD" w:rsidR="0077462F" w:rsidRDefault="002764DC">
      <w:pPr>
        <w:spacing w:line="240" w:lineRule="auto"/>
        <w:ind w:left="0" w:hanging="2"/>
        <w:rPr>
          <w:sz w:val="24"/>
          <w:szCs w:val="24"/>
        </w:rPr>
      </w:pPr>
      <w:r>
        <w:rPr>
          <w:noProof/>
          <w:sz w:val="24"/>
          <w:szCs w:val="24"/>
        </w:rPr>
        <mc:AlternateContent>
          <mc:Choice Requires="wpg">
            <w:drawing>
              <wp:anchor distT="0" distB="0" distL="114300" distR="114300" simplePos="0" relativeHeight="251671552" behindDoc="0" locked="0" layoutInCell="1" allowOverlap="1" wp14:anchorId="5D86ED89" wp14:editId="1DEB8697">
                <wp:simplePos x="0" y="0"/>
                <wp:positionH relativeFrom="column">
                  <wp:posOffset>80010</wp:posOffset>
                </wp:positionH>
                <wp:positionV relativeFrom="paragraph">
                  <wp:posOffset>10795</wp:posOffset>
                </wp:positionV>
                <wp:extent cx="6124575" cy="514350"/>
                <wp:effectExtent l="0" t="0" r="28575" b="38100"/>
                <wp:wrapNone/>
                <wp:docPr id="22" name="Group 22"/>
                <wp:cNvGraphicFramePr/>
                <a:graphic xmlns:a="http://schemas.openxmlformats.org/drawingml/2006/main">
                  <a:graphicData uri="http://schemas.microsoft.com/office/word/2010/wordprocessingGroup">
                    <wpg:wgp>
                      <wpg:cNvGrpSpPr/>
                      <wpg:grpSpPr>
                        <a:xfrm>
                          <a:off x="0" y="0"/>
                          <a:ext cx="6124575" cy="514350"/>
                          <a:chOff x="0" y="0"/>
                          <a:chExt cx="6124575" cy="514350"/>
                        </a:xfrm>
                      </wpg:grpSpPr>
                      <wps:wsp>
                        <wps:cNvPr id="1" name="Text Box 1"/>
                        <wps:cNvSpPr txBox="1"/>
                        <wps:spPr>
                          <a:xfrm>
                            <a:off x="0" y="0"/>
                            <a:ext cx="1266825" cy="4762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2E1B11C" w14:textId="390C43B0" w:rsidR="0088765D" w:rsidRDefault="0088765D">
                              <w:pPr>
                                <w:ind w:left="0" w:hanging="2"/>
                              </w:pPr>
                              <w:r>
                                <w:t>Pendataan awal produk UMK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438275" y="0"/>
                            <a:ext cx="1638300" cy="4762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B16459D" w14:textId="0D2F543C" w:rsidR="0088765D" w:rsidRDefault="0088765D" w:rsidP="0088765D">
                              <w:pPr>
                                <w:ind w:left="0" w:hanging="2"/>
                              </w:pPr>
                              <w:r>
                                <w:t>Penyamaan persepsi pentingnya desain lo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238500" y="38100"/>
                            <a:ext cx="1761763" cy="4762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C37B20C" w14:textId="5EB964D2" w:rsidR="0088765D" w:rsidRDefault="0088765D" w:rsidP="00951DCD">
                              <w:pPr>
                                <w:ind w:left="0" w:right="-75" w:hanging="2"/>
                                <w:jc w:val="center"/>
                              </w:pPr>
                              <w:r>
                                <w:t xml:space="preserve">Pelaksanaan pendampingan dan pembuatan </w:t>
                              </w:r>
                              <w:r w:rsidR="00951DCD">
                                <w:t xml:space="preserve">desai &amp; </w:t>
                              </w:r>
                              <w:r>
                                <w:t>lo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5181600" y="38100"/>
                            <a:ext cx="942975" cy="4762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0127E2A" w14:textId="5B6A725A" w:rsidR="0088765D" w:rsidRDefault="0088765D" w:rsidP="0088765D">
                              <w:pPr>
                                <w:ind w:left="0" w:hanging="2"/>
                                <w:jc w:val="center"/>
                              </w:pPr>
                              <w:r>
                                <w:t>Evaluasi Kegi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Arrow: Right 19"/>
                        <wps:cNvSpPr/>
                        <wps:spPr>
                          <a:xfrm>
                            <a:off x="1257300" y="114300"/>
                            <a:ext cx="209550" cy="314325"/>
                          </a:xfrm>
                          <a:prstGeom prst="right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Right 20"/>
                        <wps:cNvSpPr/>
                        <wps:spPr>
                          <a:xfrm>
                            <a:off x="3067050" y="104775"/>
                            <a:ext cx="209550" cy="314325"/>
                          </a:xfrm>
                          <a:prstGeom prst="right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row: Right 21"/>
                        <wps:cNvSpPr/>
                        <wps:spPr>
                          <a:xfrm>
                            <a:off x="4991100" y="85725"/>
                            <a:ext cx="209550" cy="314325"/>
                          </a:xfrm>
                          <a:prstGeom prst="rightArrow">
                            <a:avLst/>
                          </a:prstGeom>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86ED89" id="Group 22" o:spid="_x0000_s1043" style="position:absolute;left:0;text-align:left;margin-left:6.3pt;margin-top:.85pt;width:482.25pt;height:40.5pt;z-index:251671552" coordsize="61245,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">
                <v:shape id="Text Box 1" o:spid="_x0000_s1044" type="#_x0000_t202" style="position:absolute;width:12668;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E0fbsA&#10;AADaAAAADwAAAGRycy9kb3ducmV2LnhtbERPSwrCMBDdC94hjOBOU12I1EaRouhK8IPrsRnbYjMp&#10;Taz19kYQXA2P951k1ZlKtNS40rKCyTgCQZxZXXKu4HLejuYgnEfWWFkmBW9ysFr2ewnG2r74SO3J&#10;5yKEsItRQeF9HUvpsoIMurGtiQN3t41BH2CTS93gK4SbSk6jaCYNlhwaCqwpLSh7nJ5GQRqlW9fu&#10;JrfZ25aP63zDhzrbKTUcdOsFCE+d/4t/7r0O8+H7yvfK5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DzxNH27AAAA2gAAAA8AAAAAAAAAAAAAAAAAmAIAAGRycy9kb3ducmV2Lnht&#10;bFBLBQYAAAAABAAEAPUAAACAAwAAAAA=&#10;" fillcolor="white [3201]" strokecolor="#4f81bd [3204]" strokeweight="2pt">
                  <v:textbox>
                    <w:txbxContent>
                      <w:p w14:paraId="22E1B11C" w14:textId="390C43B0" w:rsidR="0088765D" w:rsidRDefault="0088765D">
                        <w:pPr>
                          <w:ind w:left="0" w:hanging="2"/>
                        </w:pPr>
                        <w:r>
                          <w:t>Pendataan awal produk UMKM</w:t>
                        </w:r>
                      </w:p>
                    </w:txbxContent>
                  </v:textbox>
                </v:shape>
                <v:shape id="Text Box 16" o:spid="_x0000_s1045" type="#_x0000_t202" style="position:absolute;left:14382;width:16383;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UUQrwA&#10;AADbAAAADwAAAGRycy9kb3ducmV2LnhtbERPSwrCMBDdC94hjOBOU10UqUaRouhK8IPrsRnbYjMp&#10;Taz19kYQ3M3jfWex6kwlWmpcaVnBZByBIM6sLjlXcDlvRzMQziNrrCyTgjc5WC37vQUm2r74SO3J&#10;5yKEsEtQQeF9nUjpsoIMurGtiQN3t41BH2CTS93gK4SbSk6jKJYGSw4NBdaUFpQ9Tk+jII3SrWt3&#10;k1v8tuXjOtvwoc52Sg0H3XoOwlPn/+Kfe6/D/Bi+v4QD5P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ldRRCvAAAANsAAAAPAAAAAAAAAAAAAAAAAJgCAABkcnMvZG93bnJldi54&#10;bWxQSwUGAAAAAAQABAD1AAAAgQMAAAAA&#10;" fillcolor="white [3201]" strokecolor="#4f81bd [3204]" strokeweight="2pt">
                  <v:textbox>
                    <w:txbxContent>
                      <w:p w14:paraId="3B16459D" w14:textId="0D2F543C" w:rsidR="0088765D" w:rsidRDefault="0088765D" w:rsidP="0088765D">
                        <w:pPr>
                          <w:ind w:left="0" w:hanging="2"/>
                        </w:pPr>
                        <w:r>
                          <w:t>Penyamaan persepsi pentingnya desain logo</w:t>
                        </w:r>
                      </w:p>
                    </w:txbxContent>
                  </v:textbox>
                </v:shape>
                <v:shape id="Text Box 17" o:spid="_x0000_s1046" type="#_x0000_t202" style="position:absolute;left:32385;top:381;width:17617;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mx2b0A&#10;AADbAAAADwAAAGRycy9kb3ducmV2LnhtbERPSwrCMBDdC94hjOBOU12oVKNIUXQl+MH12IxtsZmU&#10;JtZ6eyMI7ubxvrNYtaYUDdWusKxgNIxAEKdWF5wpuJy3gxkI55E1lpZJwZscrJbdzgJjbV98pObk&#10;MxFC2MWoIPe+iqV0aU4G3dBWxIG729qgD7DOpK7xFcJNKcdRNJEGCw4NOVaU5JQ+Tk+jIImSrWt2&#10;o9vkbYvHdbbhQ5XulOr32vUchKfW/8U/916H+VP4/hIOkM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jmx2b0AAADbAAAADwAAAAAAAAAAAAAAAACYAgAAZHJzL2Rvd25yZXYu&#10;eG1sUEsFBgAAAAAEAAQA9QAAAIIDAAAAAA==&#10;" fillcolor="white [3201]" strokecolor="#4f81bd [3204]" strokeweight="2pt">
                  <v:textbox>
                    <w:txbxContent>
                      <w:p w14:paraId="4C37B20C" w14:textId="5EB964D2" w:rsidR="0088765D" w:rsidRDefault="0088765D" w:rsidP="00951DCD">
                        <w:pPr>
                          <w:ind w:left="0" w:right="-75" w:hanging="2"/>
                          <w:jc w:val="center"/>
                        </w:pPr>
                        <w:r>
                          <w:t xml:space="preserve">Pelaksanaan pendampingan dan pembuatan </w:t>
                        </w:r>
                        <w:r w:rsidR="00951DCD">
                          <w:t xml:space="preserve">desai &amp; </w:t>
                        </w:r>
                        <w:r>
                          <w:t>logo</w:t>
                        </w:r>
                      </w:p>
                    </w:txbxContent>
                  </v:textbox>
                </v:shape>
                <v:shape id="Text Box 18" o:spid="_x0000_s1047" type="#_x0000_t202" style="position:absolute;left:51816;top:381;width:9429;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Ylq8AA&#10;AADbAAAADwAAAGRycy9kb3ducmV2LnhtbESPQYvCQAyF74L/YciCN53qQaQ6ipQVPQmr4jl2Ylvs&#10;ZEpnrPXfbw6Ct4T38t6X1aZ3teqoDZVnA9NJAoo497biwsDlvBsvQIWIbLH2TAbeFGCzHg5WmFr/&#10;4j/qTrFQEsIhRQNljE2qdchLchgmviEW7e5bh1HWttC2xZeEu1rPkmSuHVYsDSU2lJWUP05PZyBL&#10;sl3o9tPb/O2rx3Xxy8cm3xsz+um3S1CR+vg1f64PVvAFVn6RAf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6Ylq8AAAADbAAAADwAAAAAAAAAAAAAAAACYAgAAZHJzL2Rvd25y&#10;ZXYueG1sUEsFBgAAAAAEAAQA9QAAAIUDAAAAAA==&#10;" fillcolor="white [3201]" strokecolor="#4f81bd [3204]" strokeweight="2pt">
                  <v:textbox>
                    <w:txbxContent>
                      <w:p w14:paraId="30127E2A" w14:textId="5B6A725A" w:rsidR="0088765D" w:rsidRDefault="0088765D" w:rsidP="0088765D">
                        <w:pPr>
                          <w:ind w:left="0" w:hanging="2"/>
                          <w:jc w:val="center"/>
                        </w:pPr>
                        <w:r>
                          <w:t>Evaluasi Kegiata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9" o:spid="_x0000_s1048" type="#_x0000_t13" style="position:absolute;left:12573;top:1143;width:209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3KSr8A&#10;AADbAAAADwAAAGRycy9kb3ducmV2LnhtbERPS4vCMBC+L/gfwgje1tQ9iNs1igjCXn2AepttxrTa&#10;TEozav33RhD2Nh/fc6bzztfqRm2sAhsYDTNQxEWwFTsDu+3qcwIqCrLFOjAZeFCE+az3McXchjuv&#10;6bYRp1IIxxwNlCJNrnUsSvIYh6EhTtwptB4lwdZp2+I9hftaf2XZWHusODWU2NCypOKyuXoDY3/c&#10;by9XcZU7js6HIHG5/psYM+h3ix9QQp38i9/uX5vmf8Prl3SAnj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ncpKvwAAANsAAAAPAAAAAAAAAAAAAAAAAJgCAABkcnMvZG93bnJl&#10;di54bWxQSwUGAAAAAAQABAD1AAAAhAMAAAAA&#10;" adj="10800" fillcolor="black [3200]" strokecolor="black [3040]">
                  <v:fill color2="gray [1616]" rotate="t" angle="180" focus="100%" type="gradient">
                    <o:fill v:ext="view" type="gradientUnscaled"/>
                  </v:fill>
                  <v:shadow on="t" color="black" opacity="22937f" origin=",.5" offset="0,.63889mm"/>
                </v:shape>
                <v:shape id="Arrow: Right 20" o:spid="_x0000_s1049" type="#_x0000_t13" style="position:absolute;left:30670;top:1047;width:2096;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upar0A&#10;AADbAAAADwAAAGRycy9kb3ducmV2LnhtbERPy6rCMBDdC/5DGOHuNNWFSDWKCIJbH6DuxmZMq82k&#10;NKP2/r1ZXLjLw3kvVp2v1ZvaWAU2MB5loIiLYCt2Bk7H7XAGKgqyxTowGfilCKtlv7fA3IYP7+l9&#10;EKdSCMccDZQiTa51LEryGEehIU7cPbQeJcHWadviJ4X7Wk+ybKo9VpwaSmxoU1LxPLy8gam/no/P&#10;l7jKXcePS5C42d9mxvwMuvUclFAn/+I/984amKT16Uv6AXr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8upar0AAADbAAAADwAAAAAAAAAAAAAAAACYAgAAZHJzL2Rvd25yZXYu&#10;eG1sUEsFBgAAAAAEAAQA9QAAAIIDAAAAAA==&#10;" adj="10800" fillcolor="black [3200]" strokecolor="black [3040]">
                  <v:fill color2="gray [1616]" rotate="t" angle="180" focus="100%" type="gradient">
                    <o:fill v:ext="view" type="gradientUnscaled"/>
                  </v:fill>
                  <v:shadow on="t" color="black" opacity="22937f" origin=",.5" offset="0,.63889mm"/>
                </v:shape>
                <v:shape id="Arrow: Right 21" o:spid="_x0000_s1050" type="#_x0000_t13" style="position:absolute;left:49911;top:857;width:209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cM8cEA&#10;AADbAAAADwAAAGRycy9kb3ducmV2LnhtbESPQYvCMBSE7wv+h/AEb2taDyJdo4ggeFUXVm9vm2da&#10;bV5K89T6783CgsdhZr5h5sveN+pOXawDG8jHGSjiMtianYHvw+ZzBioKssUmMBl4UoTlYvAxx8KG&#10;B+/ovhenEoRjgQYqkbbQOpYVeYzj0BIn7xw6j5Jk57Tt8JHgvtGTLJtqjzWnhQpbWldUXvc3b2Dq&#10;Tz+H601c7U755Rgkrne/M2NGw371BUqol3f4v721BiY5/H1JP0Av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HDPHBAAAA2wAAAA8AAAAAAAAAAAAAAAAAmAIAAGRycy9kb3du&#10;cmV2LnhtbFBLBQYAAAAABAAEAPUAAACGAwAAAAA=&#10;" adj="10800" fillcolor="black [3200]" strokecolor="black [3040]">
                  <v:fill color2="gray [1616]" rotate="t" angle="180" focus="100%" type="gradient">
                    <o:fill v:ext="view" type="gradientUnscaled"/>
                  </v:fill>
                  <v:shadow on="t" color="black" opacity="22937f" origin=",.5" offset="0,.63889mm"/>
                </v:shape>
              </v:group>
            </w:pict>
          </mc:Fallback>
        </mc:AlternateContent>
      </w:r>
    </w:p>
    <w:p w14:paraId="4E98B192" w14:textId="24AC6D59" w:rsidR="0077462F" w:rsidRDefault="0077462F">
      <w:pPr>
        <w:spacing w:line="240" w:lineRule="auto"/>
        <w:ind w:left="0" w:hanging="2"/>
        <w:rPr>
          <w:sz w:val="24"/>
          <w:szCs w:val="24"/>
        </w:rPr>
      </w:pPr>
    </w:p>
    <w:p w14:paraId="1F7C22F4" w14:textId="71F0F4FB" w:rsidR="0077462F" w:rsidRDefault="0077462F">
      <w:pPr>
        <w:spacing w:line="240" w:lineRule="auto"/>
        <w:ind w:left="0" w:hanging="2"/>
        <w:rPr>
          <w:sz w:val="24"/>
          <w:szCs w:val="24"/>
        </w:rPr>
      </w:pPr>
    </w:p>
    <w:p w14:paraId="0A6B765F" w14:textId="76BB26DD" w:rsidR="0077462F" w:rsidRDefault="0077462F">
      <w:pPr>
        <w:spacing w:line="240" w:lineRule="auto"/>
        <w:ind w:left="0" w:hanging="2"/>
        <w:rPr>
          <w:sz w:val="24"/>
          <w:szCs w:val="24"/>
        </w:rPr>
      </w:pPr>
    </w:p>
    <w:p w14:paraId="0357A48D" w14:textId="13D37BFE" w:rsidR="0077462F" w:rsidRDefault="0088765D" w:rsidP="0088765D">
      <w:pPr>
        <w:spacing w:line="240" w:lineRule="auto"/>
        <w:ind w:left="0" w:hanging="2"/>
        <w:jc w:val="center"/>
        <w:rPr>
          <w:sz w:val="24"/>
          <w:szCs w:val="24"/>
        </w:rPr>
      </w:pPr>
      <w:r>
        <w:rPr>
          <w:sz w:val="24"/>
          <w:szCs w:val="24"/>
        </w:rPr>
        <w:t xml:space="preserve">Gambar </w:t>
      </w:r>
      <w:r w:rsidR="009227BD">
        <w:rPr>
          <w:sz w:val="24"/>
          <w:szCs w:val="24"/>
        </w:rPr>
        <w:t>2</w:t>
      </w:r>
      <w:r>
        <w:rPr>
          <w:sz w:val="24"/>
          <w:szCs w:val="24"/>
        </w:rPr>
        <w:t xml:space="preserve"> Proses pendampingan desain logo</w:t>
      </w:r>
    </w:p>
    <w:p w14:paraId="27982C21" w14:textId="77777777" w:rsidR="002764DC" w:rsidRDefault="002764DC" w:rsidP="0088765D">
      <w:pPr>
        <w:spacing w:line="240" w:lineRule="auto"/>
        <w:ind w:left="0" w:hanging="2"/>
        <w:jc w:val="center"/>
        <w:rPr>
          <w:sz w:val="24"/>
          <w:szCs w:val="24"/>
        </w:rPr>
      </w:pPr>
    </w:p>
    <w:p w14:paraId="238FEA0E" w14:textId="45C44ACE" w:rsidR="0088765D" w:rsidRDefault="0088765D" w:rsidP="0088765D">
      <w:pPr>
        <w:spacing w:line="240" w:lineRule="auto"/>
        <w:ind w:left="-2" w:firstLineChars="300" w:firstLine="720"/>
        <w:rPr>
          <w:sz w:val="24"/>
          <w:szCs w:val="24"/>
        </w:rPr>
      </w:pPr>
      <w:r>
        <w:rPr>
          <w:sz w:val="24"/>
          <w:szCs w:val="24"/>
        </w:rPr>
        <w:t>Kegiatan diawali dengan pendataan produk-produk UMKM yang akan dibuat desain logonya dan dilanjutkan dengan pertemuan dengan para pelaku UMKM dalam rangka penyamaan persepsi megnenai desain logo yang akan dibuat</w:t>
      </w:r>
      <w:r w:rsidR="00960F2E">
        <w:rPr>
          <w:sz w:val="24"/>
          <w:szCs w:val="24"/>
        </w:rPr>
        <w:t xml:space="preserve"> </w:t>
      </w:r>
      <w:r w:rsidR="00960F2E">
        <w:rPr>
          <w:sz w:val="24"/>
          <w:szCs w:val="24"/>
        </w:rPr>
        <w:fldChar w:fldCharType="begin" w:fldLock="1"/>
      </w:r>
      <w:r w:rsidR="00E64450">
        <w:rPr>
          <w:sz w:val="24"/>
          <w:szCs w:val="24"/>
        </w:rPr>
        <w:instrText>ADDIN CSL_CITATION {"citationItems":[{"id":"ITEM-1","itemData":{"URL":"https://www.rubicnews.com/teknologi/pr-4534698531/berikan-hal-bermanfaat-bagi-masyarakat-unipi-lakukan-kegiatan-pkm-di-kampung-bonsai-tangerang","accessed":{"date-parts":[["2023","2","2"]]},"author":[{"dropping-particle":"","family":"Kartika","given":"Dwi Ayu","non-dropping-particle":"","parse-names":false,"suffix":""}],"container-title":"Rubrix.New","id":"ITEM-1","issued":{"date-parts":[["2022"]]},"title":"Berikan Hal Bermanfaat Bagi Masyarakat, UNIPI Lakukan Kegiatan PKM di Kampung Bonsai","type":"webpage"},"uris":["http://www.mendeley.com/documents/?uuid=cad36f4e-f4f5-31ea-a757-82bc3babda98"]}],"mendeley":{"formattedCitation":"(Kartika, 2022)","plainTextFormattedCitation":"(Kartika, 2022)","previouslyFormattedCitation":"(Kartika, 2022)"},"properties":{"noteIndex":0},"schema":"https://github.com/citation-style-language/schema/raw/master/csl-citation.json"}</w:instrText>
      </w:r>
      <w:r w:rsidR="00960F2E">
        <w:rPr>
          <w:sz w:val="24"/>
          <w:szCs w:val="24"/>
        </w:rPr>
        <w:fldChar w:fldCharType="separate"/>
      </w:r>
      <w:r w:rsidR="00960F2E" w:rsidRPr="00960F2E">
        <w:rPr>
          <w:noProof/>
          <w:sz w:val="24"/>
          <w:szCs w:val="24"/>
        </w:rPr>
        <w:t>(Kartika, 2022)</w:t>
      </w:r>
      <w:r w:rsidR="00960F2E">
        <w:rPr>
          <w:sz w:val="24"/>
          <w:szCs w:val="24"/>
        </w:rPr>
        <w:fldChar w:fldCharType="end"/>
      </w:r>
      <w:r>
        <w:rPr>
          <w:sz w:val="24"/>
          <w:szCs w:val="24"/>
        </w:rPr>
        <w:t xml:space="preserve">. Dilanjutkan dengan pendampingan dan pembuatan desain logo dan diakhiri dengan kegiatan evaluasi. </w:t>
      </w:r>
    </w:p>
    <w:p w14:paraId="0CB15040" w14:textId="5D9640F4" w:rsidR="00E650F4" w:rsidRDefault="00E650F4">
      <w:pPr>
        <w:spacing w:line="240" w:lineRule="auto"/>
        <w:ind w:left="0" w:hanging="2"/>
        <w:rPr>
          <w:sz w:val="24"/>
          <w:szCs w:val="24"/>
        </w:rPr>
      </w:pPr>
    </w:p>
    <w:p w14:paraId="107717B7" w14:textId="41BFEE59" w:rsidR="0077462F" w:rsidRDefault="00E650F4" w:rsidP="00E650F4">
      <w:pPr>
        <w:spacing w:line="240" w:lineRule="auto"/>
        <w:ind w:left="0" w:hanging="2"/>
        <w:jc w:val="center"/>
        <w:rPr>
          <w:sz w:val="24"/>
          <w:szCs w:val="24"/>
        </w:rPr>
      </w:pPr>
      <w:r>
        <w:rPr>
          <w:sz w:val="24"/>
          <w:szCs w:val="24"/>
        </w:rPr>
        <w:t>Tabel 1</w:t>
      </w:r>
    </w:p>
    <w:p w14:paraId="7B279216" w14:textId="09606E6F" w:rsidR="00E650F4" w:rsidRDefault="00E650F4" w:rsidP="00E650F4">
      <w:pPr>
        <w:spacing w:line="240" w:lineRule="auto"/>
        <w:ind w:left="0" w:hanging="2"/>
        <w:jc w:val="center"/>
        <w:rPr>
          <w:sz w:val="24"/>
          <w:szCs w:val="24"/>
        </w:rPr>
      </w:pPr>
      <w:r>
        <w:rPr>
          <w:sz w:val="24"/>
          <w:szCs w:val="24"/>
        </w:rPr>
        <w:t>Produk Unggulan UMKM Drum Bujana</w:t>
      </w:r>
    </w:p>
    <w:p w14:paraId="2EA4B690" w14:textId="7FFC78AB" w:rsidR="00E650F4" w:rsidRDefault="00E650F4" w:rsidP="009C04D5">
      <w:pPr>
        <w:spacing w:line="240" w:lineRule="auto"/>
        <w:ind w:left="0" w:hanging="2"/>
        <w:rPr>
          <w:sz w:val="24"/>
          <w:szCs w:val="24"/>
        </w:rPr>
      </w:pPr>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3515"/>
        <w:gridCol w:w="3240"/>
      </w:tblGrid>
      <w:tr w:rsidR="009C04D5" w14:paraId="7986F820" w14:textId="77777777" w:rsidTr="009C04D5">
        <w:tc>
          <w:tcPr>
            <w:tcW w:w="630" w:type="dxa"/>
            <w:tcBorders>
              <w:top w:val="single" w:sz="4" w:space="0" w:color="auto"/>
              <w:bottom w:val="single" w:sz="4" w:space="0" w:color="auto"/>
            </w:tcBorders>
            <w:shd w:val="clear" w:color="auto" w:fill="F2F2F2" w:themeFill="background1" w:themeFillShade="F2"/>
          </w:tcPr>
          <w:p w14:paraId="358B3F47" w14:textId="28A195DC" w:rsidR="00E650F4" w:rsidRDefault="00E650F4" w:rsidP="009C04D5">
            <w:pPr>
              <w:spacing w:line="360" w:lineRule="auto"/>
              <w:ind w:leftChars="0" w:left="0" w:firstLineChars="0" w:firstLine="0"/>
              <w:jc w:val="center"/>
              <w:rPr>
                <w:sz w:val="24"/>
                <w:szCs w:val="24"/>
              </w:rPr>
            </w:pPr>
            <w:r>
              <w:rPr>
                <w:sz w:val="24"/>
                <w:szCs w:val="24"/>
              </w:rPr>
              <w:t>No</w:t>
            </w:r>
          </w:p>
        </w:tc>
        <w:tc>
          <w:tcPr>
            <w:tcW w:w="3515" w:type="dxa"/>
            <w:tcBorders>
              <w:top w:val="single" w:sz="4" w:space="0" w:color="auto"/>
              <w:bottom w:val="single" w:sz="4" w:space="0" w:color="auto"/>
            </w:tcBorders>
            <w:shd w:val="clear" w:color="auto" w:fill="F2F2F2" w:themeFill="background1" w:themeFillShade="F2"/>
          </w:tcPr>
          <w:p w14:paraId="3A0759BD" w14:textId="26447623" w:rsidR="00E650F4" w:rsidRDefault="00E650F4" w:rsidP="009C04D5">
            <w:pPr>
              <w:spacing w:line="360" w:lineRule="auto"/>
              <w:ind w:leftChars="0" w:left="0" w:firstLineChars="0" w:firstLine="0"/>
              <w:jc w:val="center"/>
              <w:rPr>
                <w:sz w:val="24"/>
                <w:szCs w:val="24"/>
              </w:rPr>
            </w:pPr>
            <w:r>
              <w:rPr>
                <w:sz w:val="24"/>
                <w:szCs w:val="24"/>
              </w:rPr>
              <w:t>Bentuk</w:t>
            </w:r>
          </w:p>
        </w:tc>
        <w:tc>
          <w:tcPr>
            <w:tcW w:w="3240" w:type="dxa"/>
            <w:tcBorders>
              <w:top w:val="single" w:sz="4" w:space="0" w:color="auto"/>
              <w:bottom w:val="single" w:sz="4" w:space="0" w:color="auto"/>
            </w:tcBorders>
            <w:shd w:val="clear" w:color="auto" w:fill="F2F2F2" w:themeFill="background1" w:themeFillShade="F2"/>
          </w:tcPr>
          <w:p w14:paraId="470A846C" w14:textId="160104D6" w:rsidR="00E650F4" w:rsidRDefault="00E650F4" w:rsidP="009C04D5">
            <w:pPr>
              <w:spacing w:line="360" w:lineRule="auto"/>
              <w:ind w:leftChars="0" w:left="0" w:firstLineChars="0" w:firstLine="0"/>
              <w:jc w:val="center"/>
              <w:rPr>
                <w:sz w:val="24"/>
                <w:szCs w:val="24"/>
              </w:rPr>
            </w:pPr>
            <w:r>
              <w:rPr>
                <w:sz w:val="24"/>
                <w:szCs w:val="24"/>
              </w:rPr>
              <w:t>Kegiatan</w:t>
            </w:r>
          </w:p>
        </w:tc>
      </w:tr>
      <w:tr w:rsidR="009C04D5" w14:paraId="65C409DB" w14:textId="77777777" w:rsidTr="009C04D5">
        <w:tc>
          <w:tcPr>
            <w:tcW w:w="630" w:type="dxa"/>
            <w:tcBorders>
              <w:top w:val="single" w:sz="4" w:space="0" w:color="auto"/>
              <w:bottom w:val="single" w:sz="4" w:space="0" w:color="auto"/>
            </w:tcBorders>
          </w:tcPr>
          <w:p w14:paraId="49E9DC1C" w14:textId="2DECA58E" w:rsidR="00E650F4" w:rsidRDefault="00264F87" w:rsidP="00E650F4">
            <w:pPr>
              <w:spacing w:line="240" w:lineRule="auto"/>
              <w:ind w:leftChars="0" w:left="0" w:firstLineChars="0" w:firstLine="0"/>
              <w:jc w:val="center"/>
              <w:rPr>
                <w:sz w:val="24"/>
                <w:szCs w:val="24"/>
              </w:rPr>
            </w:pPr>
            <w:r>
              <w:rPr>
                <w:sz w:val="24"/>
                <w:szCs w:val="24"/>
              </w:rPr>
              <w:t>1</w:t>
            </w:r>
          </w:p>
        </w:tc>
        <w:tc>
          <w:tcPr>
            <w:tcW w:w="3515" w:type="dxa"/>
            <w:tcBorders>
              <w:top w:val="single" w:sz="4" w:space="0" w:color="auto"/>
              <w:bottom w:val="single" w:sz="4" w:space="0" w:color="auto"/>
            </w:tcBorders>
          </w:tcPr>
          <w:p w14:paraId="2BADFB02" w14:textId="4240A906" w:rsidR="00E650F4" w:rsidRDefault="00264F87" w:rsidP="00264F87">
            <w:pPr>
              <w:spacing w:line="240" w:lineRule="auto"/>
              <w:ind w:leftChars="0" w:left="0" w:firstLineChars="0" w:firstLine="0"/>
              <w:rPr>
                <w:sz w:val="24"/>
                <w:szCs w:val="24"/>
              </w:rPr>
            </w:pPr>
            <w:r>
              <w:rPr>
                <w:sz w:val="24"/>
                <w:szCs w:val="24"/>
              </w:rPr>
              <w:t>Budidaya Ikan (Pokdakan)</w:t>
            </w:r>
          </w:p>
        </w:tc>
        <w:tc>
          <w:tcPr>
            <w:tcW w:w="3240" w:type="dxa"/>
            <w:tcBorders>
              <w:top w:val="single" w:sz="4" w:space="0" w:color="auto"/>
              <w:bottom w:val="single" w:sz="4" w:space="0" w:color="auto"/>
            </w:tcBorders>
          </w:tcPr>
          <w:p w14:paraId="3342316F" w14:textId="5CDD7D2E" w:rsidR="00E650F4" w:rsidRDefault="00264F87" w:rsidP="00264F87">
            <w:pPr>
              <w:pStyle w:val="ListParagraph"/>
              <w:numPr>
                <w:ilvl w:val="3"/>
                <w:numId w:val="1"/>
              </w:numPr>
              <w:spacing w:line="240" w:lineRule="auto"/>
              <w:ind w:leftChars="0" w:left="256" w:firstLineChars="0" w:hanging="270"/>
              <w:rPr>
                <w:sz w:val="24"/>
                <w:szCs w:val="24"/>
              </w:rPr>
            </w:pPr>
            <w:r>
              <w:rPr>
                <w:sz w:val="24"/>
                <w:szCs w:val="24"/>
              </w:rPr>
              <w:t>Bibit/beni</w:t>
            </w:r>
            <w:r w:rsidR="005F6ED2">
              <w:rPr>
                <w:sz w:val="24"/>
                <w:szCs w:val="24"/>
              </w:rPr>
              <w:t>h</w:t>
            </w:r>
            <w:r>
              <w:rPr>
                <w:sz w:val="24"/>
                <w:szCs w:val="24"/>
              </w:rPr>
              <w:t xml:space="preserve"> ikan</w:t>
            </w:r>
          </w:p>
          <w:p w14:paraId="4C835797" w14:textId="7FD02C71" w:rsidR="00264F87" w:rsidRPr="00264F87" w:rsidRDefault="00264F87" w:rsidP="00264F87">
            <w:pPr>
              <w:pStyle w:val="ListParagraph"/>
              <w:numPr>
                <w:ilvl w:val="3"/>
                <w:numId w:val="1"/>
              </w:numPr>
              <w:spacing w:line="240" w:lineRule="auto"/>
              <w:ind w:leftChars="0" w:left="256" w:firstLineChars="0" w:hanging="270"/>
              <w:rPr>
                <w:sz w:val="24"/>
                <w:szCs w:val="24"/>
              </w:rPr>
            </w:pPr>
            <w:r>
              <w:rPr>
                <w:sz w:val="24"/>
                <w:szCs w:val="24"/>
              </w:rPr>
              <w:t>Ikan Konsumsi</w:t>
            </w:r>
          </w:p>
        </w:tc>
      </w:tr>
      <w:tr w:rsidR="009C04D5" w14:paraId="421FB6B8" w14:textId="77777777" w:rsidTr="009C04D5">
        <w:tc>
          <w:tcPr>
            <w:tcW w:w="630" w:type="dxa"/>
            <w:tcBorders>
              <w:top w:val="single" w:sz="4" w:space="0" w:color="auto"/>
              <w:bottom w:val="single" w:sz="4" w:space="0" w:color="auto"/>
            </w:tcBorders>
          </w:tcPr>
          <w:p w14:paraId="2CBAF3C5" w14:textId="753B6877" w:rsidR="00E650F4" w:rsidRDefault="00264F87" w:rsidP="00E650F4">
            <w:pPr>
              <w:spacing w:line="240" w:lineRule="auto"/>
              <w:ind w:leftChars="0" w:left="0" w:firstLineChars="0" w:firstLine="0"/>
              <w:jc w:val="center"/>
              <w:rPr>
                <w:sz w:val="24"/>
                <w:szCs w:val="24"/>
              </w:rPr>
            </w:pPr>
            <w:r>
              <w:rPr>
                <w:sz w:val="24"/>
                <w:szCs w:val="24"/>
              </w:rPr>
              <w:t>2</w:t>
            </w:r>
          </w:p>
        </w:tc>
        <w:tc>
          <w:tcPr>
            <w:tcW w:w="3515" w:type="dxa"/>
            <w:tcBorders>
              <w:top w:val="single" w:sz="4" w:space="0" w:color="auto"/>
              <w:bottom w:val="single" w:sz="4" w:space="0" w:color="auto"/>
            </w:tcBorders>
          </w:tcPr>
          <w:p w14:paraId="1B26A4E9" w14:textId="409CEE2A" w:rsidR="00E650F4" w:rsidRDefault="00264F87" w:rsidP="00264F87">
            <w:pPr>
              <w:spacing w:line="240" w:lineRule="auto"/>
              <w:ind w:leftChars="0" w:left="0" w:firstLineChars="0" w:firstLine="0"/>
              <w:rPr>
                <w:sz w:val="24"/>
                <w:szCs w:val="24"/>
              </w:rPr>
            </w:pPr>
            <w:r>
              <w:rPr>
                <w:sz w:val="24"/>
                <w:szCs w:val="24"/>
              </w:rPr>
              <w:t>Kelompok Tani Wanita (KWT)</w:t>
            </w:r>
          </w:p>
        </w:tc>
        <w:tc>
          <w:tcPr>
            <w:tcW w:w="3240" w:type="dxa"/>
            <w:tcBorders>
              <w:top w:val="single" w:sz="4" w:space="0" w:color="auto"/>
              <w:bottom w:val="single" w:sz="4" w:space="0" w:color="auto"/>
            </w:tcBorders>
          </w:tcPr>
          <w:p w14:paraId="73A740B7" w14:textId="77777777" w:rsidR="00E650F4" w:rsidRDefault="00264F87" w:rsidP="00264F87">
            <w:pPr>
              <w:pStyle w:val="ListParagraph"/>
              <w:numPr>
                <w:ilvl w:val="6"/>
                <w:numId w:val="1"/>
              </w:numPr>
              <w:spacing w:line="240" w:lineRule="auto"/>
              <w:ind w:leftChars="0" w:left="271" w:firstLineChars="0" w:hanging="270"/>
              <w:rPr>
                <w:sz w:val="24"/>
                <w:szCs w:val="24"/>
              </w:rPr>
            </w:pPr>
            <w:r>
              <w:rPr>
                <w:sz w:val="24"/>
                <w:szCs w:val="24"/>
              </w:rPr>
              <w:t xml:space="preserve">Tanaman Hias </w:t>
            </w:r>
          </w:p>
          <w:p w14:paraId="3491380A" w14:textId="0AAED3F5" w:rsidR="00264F87" w:rsidRPr="00264F87" w:rsidRDefault="00264F87" w:rsidP="00264F87">
            <w:pPr>
              <w:pStyle w:val="ListParagraph"/>
              <w:numPr>
                <w:ilvl w:val="6"/>
                <w:numId w:val="1"/>
              </w:numPr>
              <w:spacing w:line="240" w:lineRule="auto"/>
              <w:ind w:leftChars="0" w:left="271" w:firstLineChars="0" w:hanging="270"/>
              <w:rPr>
                <w:sz w:val="24"/>
                <w:szCs w:val="24"/>
              </w:rPr>
            </w:pPr>
            <w:r>
              <w:rPr>
                <w:sz w:val="24"/>
                <w:szCs w:val="24"/>
              </w:rPr>
              <w:t>Tanaman Sayuran</w:t>
            </w:r>
          </w:p>
        </w:tc>
      </w:tr>
      <w:tr w:rsidR="00264F87" w14:paraId="7F85C853" w14:textId="77777777" w:rsidTr="009C04D5">
        <w:tc>
          <w:tcPr>
            <w:tcW w:w="630" w:type="dxa"/>
            <w:tcBorders>
              <w:top w:val="single" w:sz="4" w:space="0" w:color="auto"/>
              <w:bottom w:val="single" w:sz="4" w:space="0" w:color="auto"/>
            </w:tcBorders>
          </w:tcPr>
          <w:p w14:paraId="3F4883DD" w14:textId="032381B7" w:rsidR="00264F87" w:rsidRDefault="00264F87" w:rsidP="00E650F4">
            <w:pPr>
              <w:spacing w:line="240" w:lineRule="auto"/>
              <w:ind w:leftChars="0" w:left="0" w:firstLineChars="0" w:firstLine="0"/>
              <w:jc w:val="center"/>
              <w:rPr>
                <w:sz w:val="24"/>
                <w:szCs w:val="24"/>
              </w:rPr>
            </w:pPr>
            <w:r>
              <w:rPr>
                <w:sz w:val="24"/>
                <w:szCs w:val="24"/>
              </w:rPr>
              <w:t>3</w:t>
            </w:r>
          </w:p>
        </w:tc>
        <w:tc>
          <w:tcPr>
            <w:tcW w:w="3515" w:type="dxa"/>
            <w:tcBorders>
              <w:top w:val="single" w:sz="4" w:space="0" w:color="auto"/>
              <w:bottom w:val="single" w:sz="4" w:space="0" w:color="auto"/>
            </w:tcBorders>
          </w:tcPr>
          <w:p w14:paraId="5BF793B2" w14:textId="6EAABE32" w:rsidR="00264F87" w:rsidRDefault="00264F87" w:rsidP="00264F87">
            <w:pPr>
              <w:spacing w:line="240" w:lineRule="auto"/>
              <w:ind w:leftChars="0" w:left="0" w:firstLineChars="0" w:firstLine="0"/>
              <w:rPr>
                <w:sz w:val="24"/>
                <w:szCs w:val="24"/>
              </w:rPr>
            </w:pPr>
            <w:r>
              <w:rPr>
                <w:sz w:val="24"/>
                <w:szCs w:val="24"/>
              </w:rPr>
              <w:t>Indutri Kuliner (Makanan)</w:t>
            </w:r>
          </w:p>
        </w:tc>
        <w:tc>
          <w:tcPr>
            <w:tcW w:w="3240" w:type="dxa"/>
            <w:tcBorders>
              <w:top w:val="single" w:sz="4" w:space="0" w:color="auto"/>
              <w:bottom w:val="single" w:sz="4" w:space="0" w:color="auto"/>
            </w:tcBorders>
          </w:tcPr>
          <w:p w14:paraId="44963372" w14:textId="77777777" w:rsidR="00264F87" w:rsidRDefault="009C04D5" w:rsidP="009C04D5">
            <w:pPr>
              <w:pStyle w:val="ListParagraph"/>
              <w:numPr>
                <w:ilvl w:val="0"/>
                <w:numId w:val="4"/>
              </w:numPr>
              <w:spacing w:line="240" w:lineRule="auto"/>
              <w:ind w:leftChars="0" w:left="256" w:firstLineChars="0" w:hanging="256"/>
              <w:rPr>
                <w:sz w:val="24"/>
                <w:szCs w:val="24"/>
              </w:rPr>
            </w:pPr>
            <w:r>
              <w:rPr>
                <w:sz w:val="24"/>
                <w:szCs w:val="24"/>
              </w:rPr>
              <w:t>Makanan Olahan</w:t>
            </w:r>
          </w:p>
          <w:p w14:paraId="43E9E868" w14:textId="3FF22A03" w:rsidR="009C04D5" w:rsidRPr="009C04D5" w:rsidRDefault="009C04D5" w:rsidP="009C04D5">
            <w:pPr>
              <w:pStyle w:val="ListParagraph"/>
              <w:numPr>
                <w:ilvl w:val="0"/>
                <w:numId w:val="4"/>
              </w:numPr>
              <w:spacing w:line="240" w:lineRule="auto"/>
              <w:ind w:leftChars="0" w:left="256" w:firstLineChars="0" w:hanging="256"/>
              <w:rPr>
                <w:sz w:val="24"/>
                <w:szCs w:val="24"/>
              </w:rPr>
            </w:pPr>
            <w:r>
              <w:rPr>
                <w:sz w:val="24"/>
                <w:szCs w:val="24"/>
              </w:rPr>
              <w:t>Aneka Kue</w:t>
            </w:r>
          </w:p>
        </w:tc>
      </w:tr>
      <w:tr w:rsidR="00264F87" w14:paraId="770EE66B" w14:textId="77777777" w:rsidTr="009C04D5">
        <w:tc>
          <w:tcPr>
            <w:tcW w:w="630" w:type="dxa"/>
            <w:tcBorders>
              <w:top w:val="single" w:sz="4" w:space="0" w:color="auto"/>
              <w:bottom w:val="single" w:sz="4" w:space="0" w:color="auto"/>
            </w:tcBorders>
          </w:tcPr>
          <w:p w14:paraId="583C46D4" w14:textId="0433ECED" w:rsidR="00264F87" w:rsidRDefault="00264F87" w:rsidP="00E650F4">
            <w:pPr>
              <w:spacing w:line="240" w:lineRule="auto"/>
              <w:ind w:leftChars="0" w:left="0" w:firstLineChars="0" w:firstLine="0"/>
              <w:jc w:val="center"/>
              <w:rPr>
                <w:sz w:val="24"/>
                <w:szCs w:val="24"/>
              </w:rPr>
            </w:pPr>
            <w:r>
              <w:rPr>
                <w:sz w:val="24"/>
                <w:szCs w:val="24"/>
              </w:rPr>
              <w:t>4</w:t>
            </w:r>
          </w:p>
        </w:tc>
        <w:tc>
          <w:tcPr>
            <w:tcW w:w="3515" w:type="dxa"/>
            <w:tcBorders>
              <w:top w:val="single" w:sz="4" w:space="0" w:color="auto"/>
              <w:bottom w:val="single" w:sz="4" w:space="0" w:color="auto"/>
            </w:tcBorders>
          </w:tcPr>
          <w:p w14:paraId="1B76134D" w14:textId="52A2047A" w:rsidR="00264F87" w:rsidRDefault="00264F87" w:rsidP="00264F87">
            <w:pPr>
              <w:spacing w:line="240" w:lineRule="auto"/>
              <w:ind w:leftChars="0" w:left="0" w:firstLineChars="0" w:firstLine="0"/>
              <w:rPr>
                <w:sz w:val="24"/>
                <w:szCs w:val="24"/>
              </w:rPr>
            </w:pPr>
            <w:r>
              <w:rPr>
                <w:sz w:val="24"/>
                <w:szCs w:val="24"/>
              </w:rPr>
              <w:t>Industri Kreatif</w:t>
            </w:r>
          </w:p>
        </w:tc>
        <w:tc>
          <w:tcPr>
            <w:tcW w:w="3240" w:type="dxa"/>
            <w:tcBorders>
              <w:top w:val="single" w:sz="4" w:space="0" w:color="auto"/>
              <w:bottom w:val="single" w:sz="4" w:space="0" w:color="auto"/>
            </w:tcBorders>
          </w:tcPr>
          <w:p w14:paraId="4196229A" w14:textId="77777777" w:rsidR="00264F87" w:rsidRDefault="009C04D5" w:rsidP="009C04D5">
            <w:pPr>
              <w:pStyle w:val="ListParagraph"/>
              <w:numPr>
                <w:ilvl w:val="0"/>
                <w:numId w:val="5"/>
              </w:numPr>
              <w:spacing w:line="240" w:lineRule="auto"/>
              <w:ind w:leftChars="0" w:left="256" w:firstLineChars="0" w:hanging="256"/>
              <w:rPr>
                <w:sz w:val="24"/>
                <w:szCs w:val="24"/>
              </w:rPr>
            </w:pPr>
            <w:r>
              <w:rPr>
                <w:sz w:val="24"/>
                <w:szCs w:val="24"/>
              </w:rPr>
              <w:t>Futnitur dari Drum</w:t>
            </w:r>
          </w:p>
          <w:p w14:paraId="1BCF341C" w14:textId="5A2E9B8F" w:rsidR="009C04D5" w:rsidRPr="009C04D5" w:rsidRDefault="009C04D5" w:rsidP="009C04D5">
            <w:pPr>
              <w:pStyle w:val="ListParagraph"/>
              <w:numPr>
                <w:ilvl w:val="0"/>
                <w:numId w:val="5"/>
              </w:numPr>
              <w:spacing w:line="240" w:lineRule="auto"/>
              <w:ind w:leftChars="0" w:left="256" w:firstLineChars="0" w:hanging="256"/>
              <w:rPr>
                <w:sz w:val="24"/>
                <w:szCs w:val="24"/>
              </w:rPr>
            </w:pPr>
            <w:r>
              <w:rPr>
                <w:sz w:val="24"/>
                <w:szCs w:val="24"/>
              </w:rPr>
              <w:t>Lampu Lampion</w:t>
            </w:r>
          </w:p>
        </w:tc>
      </w:tr>
      <w:tr w:rsidR="00264F87" w14:paraId="003CE152" w14:textId="77777777" w:rsidTr="009C04D5">
        <w:tc>
          <w:tcPr>
            <w:tcW w:w="630" w:type="dxa"/>
            <w:tcBorders>
              <w:top w:val="single" w:sz="4" w:space="0" w:color="auto"/>
              <w:bottom w:val="single" w:sz="4" w:space="0" w:color="auto"/>
            </w:tcBorders>
          </w:tcPr>
          <w:p w14:paraId="25F7D54C" w14:textId="5714F05A" w:rsidR="00264F87" w:rsidRDefault="00264F87" w:rsidP="00E650F4">
            <w:pPr>
              <w:spacing w:line="240" w:lineRule="auto"/>
              <w:ind w:leftChars="0" w:left="0" w:firstLineChars="0" w:firstLine="0"/>
              <w:jc w:val="center"/>
              <w:rPr>
                <w:sz w:val="24"/>
                <w:szCs w:val="24"/>
              </w:rPr>
            </w:pPr>
            <w:r>
              <w:rPr>
                <w:sz w:val="24"/>
                <w:szCs w:val="24"/>
              </w:rPr>
              <w:t>5</w:t>
            </w:r>
          </w:p>
        </w:tc>
        <w:tc>
          <w:tcPr>
            <w:tcW w:w="3515" w:type="dxa"/>
            <w:tcBorders>
              <w:top w:val="single" w:sz="4" w:space="0" w:color="auto"/>
              <w:bottom w:val="single" w:sz="4" w:space="0" w:color="auto"/>
            </w:tcBorders>
          </w:tcPr>
          <w:p w14:paraId="2FBE8ECB" w14:textId="2D9846EB" w:rsidR="00264F87" w:rsidRDefault="00264F87" w:rsidP="00264F87">
            <w:pPr>
              <w:spacing w:line="240" w:lineRule="auto"/>
              <w:ind w:leftChars="0" w:left="0" w:firstLineChars="0" w:firstLine="0"/>
              <w:rPr>
                <w:sz w:val="24"/>
                <w:szCs w:val="24"/>
              </w:rPr>
            </w:pPr>
            <w:r>
              <w:rPr>
                <w:sz w:val="24"/>
                <w:szCs w:val="24"/>
              </w:rPr>
              <w:t>Koperasi Drum Bujana</w:t>
            </w:r>
          </w:p>
        </w:tc>
        <w:tc>
          <w:tcPr>
            <w:tcW w:w="3240" w:type="dxa"/>
            <w:tcBorders>
              <w:top w:val="single" w:sz="4" w:space="0" w:color="auto"/>
              <w:bottom w:val="single" w:sz="4" w:space="0" w:color="auto"/>
            </w:tcBorders>
          </w:tcPr>
          <w:p w14:paraId="5585AACE" w14:textId="77777777" w:rsidR="00264F87" w:rsidRDefault="009C04D5" w:rsidP="009C04D5">
            <w:pPr>
              <w:pStyle w:val="ListParagraph"/>
              <w:numPr>
                <w:ilvl w:val="0"/>
                <w:numId w:val="6"/>
              </w:numPr>
              <w:spacing w:line="240" w:lineRule="auto"/>
              <w:ind w:leftChars="0" w:left="256" w:firstLineChars="0" w:hanging="256"/>
              <w:rPr>
                <w:sz w:val="24"/>
                <w:szCs w:val="24"/>
              </w:rPr>
            </w:pPr>
            <w:r>
              <w:rPr>
                <w:sz w:val="24"/>
                <w:szCs w:val="24"/>
              </w:rPr>
              <w:t>Pengadaan Sembako</w:t>
            </w:r>
          </w:p>
          <w:p w14:paraId="3C78C57B" w14:textId="678F9153" w:rsidR="009C04D5" w:rsidRPr="009C04D5" w:rsidRDefault="009C04D5" w:rsidP="009C04D5">
            <w:pPr>
              <w:pStyle w:val="ListParagraph"/>
              <w:numPr>
                <w:ilvl w:val="0"/>
                <w:numId w:val="6"/>
              </w:numPr>
              <w:spacing w:line="240" w:lineRule="auto"/>
              <w:ind w:leftChars="0" w:left="256" w:firstLineChars="0" w:hanging="256"/>
              <w:rPr>
                <w:sz w:val="24"/>
                <w:szCs w:val="24"/>
              </w:rPr>
            </w:pPr>
            <w:r>
              <w:rPr>
                <w:sz w:val="24"/>
                <w:szCs w:val="24"/>
              </w:rPr>
              <w:t>Pemasaran Produk UMKM</w:t>
            </w:r>
          </w:p>
        </w:tc>
      </w:tr>
    </w:tbl>
    <w:p w14:paraId="13AE2778" w14:textId="5687DA2B" w:rsidR="00E650F4" w:rsidRDefault="009C04D5" w:rsidP="009C04D5">
      <w:pPr>
        <w:spacing w:line="240" w:lineRule="auto"/>
        <w:ind w:left="-2" w:firstLineChars="450" w:firstLine="1080"/>
        <w:jc w:val="left"/>
        <w:rPr>
          <w:sz w:val="24"/>
          <w:szCs w:val="24"/>
        </w:rPr>
      </w:pPr>
      <w:r>
        <w:rPr>
          <w:sz w:val="24"/>
          <w:szCs w:val="24"/>
        </w:rPr>
        <w:t xml:space="preserve">Sumber : </w:t>
      </w:r>
      <w:r w:rsidR="00511381">
        <w:rPr>
          <w:sz w:val="24"/>
          <w:szCs w:val="24"/>
        </w:rPr>
        <w:fldChar w:fldCharType="begin" w:fldLock="1"/>
      </w:r>
      <w:r w:rsidR="00D8003D">
        <w:rPr>
          <w:sz w:val="24"/>
          <w:szCs w:val="24"/>
        </w:rPr>
        <w:instrText>ADDIN CSL_CITATION {"citationItems":[{"id":"ITEM-1","itemData":{"author":[{"dropping-particle":"","family":"Fayzhall","given":"Miyv","non-dropping-particle":"","parse-names":false,"suffix":""},{"dropping-particle":"","family":"Winanti","given":"","non-dropping-particle":"","parse-names":false,"suffix":""},{"dropping-particle":"","family":"Lestari","given":"Sri","non-dropping-particle":"","parse-names":false,"suffix":""},{"dropping-particle":"","family":"Basuki","given":"Sucipto","non-dropping-particle":"","parse-names":false,"suffix":""},{"dropping-particle":"","family":"Goestjahjanti","given":"Francisca Sestri","non-dropping-particle":"","parse-names":false,"suffix":""},{"dropping-particle":"","family":"Kariyadi","given":"Novan","non-dropping-particle":"","parse-names":false,"suffix":""},{"dropping-particle":"","family":"Lael","given":"Badriyatul","non-dropping-particle":"","parse-names":false,"suffix":""},{"dropping-particle":"","family":"Nugroho","given":"Adi Prasetyo","non-dropping-particle":"","parse-names":false,"suffix":""},{"dropping-particle":"","family":"Mulyani","given":"Rosi","non-dropping-particle":"","parse-names":false,"suffix":""},{"dropping-particle":"","family":"Rahmandani","given":"Niken Yulia","non-dropping-particle":"","parse-names":false,"suffix":""},{"dropping-particle":"","family":"Aulia","given":"Adellia Rosita","non-dropping-particle":"","parse-names":false,"suffix":""}],"id":"ITEM-1","issue":"2","issued":{"date-parts":[["2022"]]},"page":"128-135","title":"PELATIHAN STRATEGI PEMASARAN BERBASIS DIGITAL PRODUK UMKM KAMPUNG TEMATIK DRUM BUJANA, TIGARAKSA, TANGERANG","type":"article-journal","volume":"2"},"uris":["http://www.mendeley.com/documents/?uuid=e4a29317-63e7-4f2f-8529-a7b294e64db8"]}],"mendeley":{"formattedCitation":"(Fayzhall et al., 2022)","plainTextFormattedCitation":"(Fayzhall et al., 2022)","previouslyFormattedCitation":"(Fayzhall et al., 2022)"},"properties":{"noteIndex":0},"schema":"https://github.com/citation-style-language/schema/raw/master/csl-citation.json"}</w:instrText>
      </w:r>
      <w:r w:rsidR="00511381">
        <w:rPr>
          <w:sz w:val="24"/>
          <w:szCs w:val="24"/>
        </w:rPr>
        <w:fldChar w:fldCharType="separate"/>
      </w:r>
      <w:r w:rsidR="00511381" w:rsidRPr="00511381">
        <w:rPr>
          <w:noProof/>
          <w:sz w:val="24"/>
          <w:szCs w:val="24"/>
        </w:rPr>
        <w:t>(Fayzhall et al., 2022)</w:t>
      </w:r>
      <w:r w:rsidR="00511381">
        <w:rPr>
          <w:sz w:val="24"/>
          <w:szCs w:val="24"/>
        </w:rPr>
        <w:fldChar w:fldCharType="end"/>
      </w:r>
    </w:p>
    <w:p w14:paraId="706A9435" w14:textId="74485EF5" w:rsidR="0077462F" w:rsidRDefault="0077462F" w:rsidP="00E650F4">
      <w:pPr>
        <w:spacing w:line="240" w:lineRule="auto"/>
        <w:ind w:left="0" w:hanging="2"/>
        <w:jc w:val="center"/>
        <w:rPr>
          <w:sz w:val="24"/>
          <w:szCs w:val="24"/>
        </w:rPr>
      </w:pPr>
    </w:p>
    <w:p w14:paraId="4CD5240B" w14:textId="690FE260" w:rsidR="00733265" w:rsidRDefault="00733265" w:rsidP="00733265">
      <w:pPr>
        <w:spacing w:line="240" w:lineRule="auto"/>
        <w:ind w:left="-2" w:firstLineChars="300" w:firstLine="720"/>
        <w:rPr>
          <w:sz w:val="24"/>
          <w:szCs w:val="24"/>
        </w:rPr>
      </w:pPr>
      <w:r>
        <w:rPr>
          <w:sz w:val="24"/>
          <w:szCs w:val="24"/>
        </w:rPr>
        <w:t xml:space="preserve">Jenis produk unggulan UMKM yang ada dikampung tematik Drum Bujana seperti terlihat pada tabel 1 dapat dimaksimalkan brand identity melalui desain logo yang tepat khususnya produk-produk </w:t>
      </w:r>
      <w:r w:rsidR="008F59DC">
        <w:rPr>
          <w:sz w:val="24"/>
          <w:szCs w:val="24"/>
        </w:rPr>
        <w:t xml:space="preserve">industry kreatif </w:t>
      </w:r>
      <w:r>
        <w:rPr>
          <w:sz w:val="24"/>
          <w:szCs w:val="24"/>
        </w:rPr>
        <w:t xml:space="preserve">yang memiliki prospek penjualan yang menjanjikan seperti furniture dari drum bekas yang </w:t>
      </w:r>
      <w:r w:rsidR="008F59DC">
        <w:rPr>
          <w:sz w:val="24"/>
          <w:szCs w:val="24"/>
        </w:rPr>
        <w:t>sudah merambah ke interior café dan rumah makan</w:t>
      </w:r>
      <w:r w:rsidR="00695F06">
        <w:rPr>
          <w:sz w:val="24"/>
          <w:szCs w:val="24"/>
        </w:rPr>
        <w:t xml:space="preserve"> </w:t>
      </w:r>
      <w:r w:rsidR="00695F06">
        <w:rPr>
          <w:sz w:val="24"/>
          <w:szCs w:val="24"/>
        </w:rPr>
        <w:fldChar w:fldCharType="begin" w:fldLock="1"/>
      </w:r>
      <w:r w:rsidR="00695F06">
        <w:rPr>
          <w:sz w:val="24"/>
          <w:szCs w:val="24"/>
        </w:rPr>
        <w:instrText>ADDIN CSL_CITATION {"citationItems":[{"id":"ITEM-1","itemData":{"author":[{"dropping-particle":"","family":"Fayzhall","given":"Miyv","non-dropping-particle":"","parse-names":false,"suffix":""},{"dropping-particle":"","family":"Winanti","given":"","non-dropping-particle":"","parse-names":false,"suffix":""},{"dropping-particle":"","family":"Lestari","given":"Sri","non-dropping-particle":"","parse-names":false,"suffix":""},{"dropping-particle":"","family":"Basuki","given":"Sucipto","non-dropping-particle":"","parse-names":false,"suffix":""},{"dropping-particle":"","family":"Goestjahjanti","given":"Francisca Sestri","non-dropping-particle":"","parse-names":false,"suffix":""},{"dropping-particle":"","family":"Kariyadi","given":"Novan","non-dropping-particle":"","parse-names":false,"suffix":""},{"dropping-particle":"","family":"Lael","given":"Badriyatul","non-dropping-particle":"","parse-names":false,"suffix":""},{"dropping-particle":"","family":"Nugroho","given":"Adi Prasetyo","non-dropping-particle":"","parse-names":false,"suffix":""},{"dropping-particle":"","family":"Mulyani","given":"Rosi","non-dropping-particle":"","parse-names":false,"suffix":""},{"dropping-particle":"","family":"Rahmandani","given":"Niken Yulia","non-dropping-particle":"","parse-names":false,"suffix":""},{"dropping-particle":"","family":"Aulia","given":"Adellia Rosita","non-dropping-particle":"","parse-names":false,"suffix":""}],"id":"ITEM-1","issue":"2","issued":{"date-parts":[["2022"]]},"page":"128-135","title":"PELATIHAN STRATEGI PEMASARAN BERBASIS DIGITAL PRODUK UMKM KAMPUNG TEMATIK DRUM BUJANA, TIGARAKSA, TANGERANG","type":"article-journal","volume":"2"},"uris":["http://www.mendeley.com/documents/?uuid=e4a29317-63e7-4f2f-8529-a7b294e64db8"]}],"mendeley":{"formattedCitation":"(Fayzhall et al., 2022)","plainTextFormattedCitation":"(Fayzhall et al., 2022)","previouslyFormattedCitation":"(Fayzhall et al., 2022)"},"properties":{"noteIndex":0},"schema":"https://github.com/citation-style-language/schema/raw/master/csl-citation.json"}</w:instrText>
      </w:r>
      <w:r w:rsidR="00695F06">
        <w:rPr>
          <w:sz w:val="24"/>
          <w:szCs w:val="24"/>
        </w:rPr>
        <w:fldChar w:fldCharType="separate"/>
      </w:r>
      <w:r w:rsidR="00695F06" w:rsidRPr="00695F06">
        <w:rPr>
          <w:noProof/>
          <w:sz w:val="24"/>
          <w:szCs w:val="24"/>
        </w:rPr>
        <w:t>(Fayzhall et al., 2022)</w:t>
      </w:r>
      <w:r w:rsidR="00695F06">
        <w:rPr>
          <w:sz w:val="24"/>
          <w:szCs w:val="24"/>
        </w:rPr>
        <w:fldChar w:fldCharType="end"/>
      </w:r>
      <w:r w:rsidR="00695F06">
        <w:rPr>
          <w:sz w:val="24"/>
          <w:szCs w:val="24"/>
        </w:rPr>
        <w:t>.</w:t>
      </w:r>
      <w:r w:rsidR="008F59DC">
        <w:rPr>
          <w:sz w:val="24"/>
          <w:szCs w:val="24"/>
        </w:rPr>
        <w:t xml:space="preserve"> Selain itu industri makanan juga memiliki peluang besar untuk dipasarkan dengan jangkauan yang lebih luas lagi jika dikemas dan memiliki desain logo yang sesuai, unik akan menjadi brand identity bagi produk tersebut</w:t>
      </w:r>
      <w:r w:rsidR="00695F06">
        <w:rPr>
          <w:sz w:val="24"/>
          <w:szCs w:val="24"/>
        </w:rPr>
        <w:t xml:space="preserve"> </w:t>
      </w:r>
      <w:r w:rsidR="00695F06">
        <w:rPr>
          <w:sz w:val="24"/>
          <w:szCs w:val="24"/>
        </w:rPr>
        <w:fldChar w:fldCharType="begin" w:fldLock="1"/>
      </w:r>
      <w:r w:rsidR="00695F06">
        <w:rPr>
          <w:sz w:val="24"/>
          <w:szCs w:val="24"/>
        </w:rPr>
        <w:instrText>ADDIN CSL_CITATION {"citationItems":[{"id":"ITEM-1","itemData":{"ISBN":"13922785","ISSN":"1392-2785","PMID":"24496669","abstract":"The article is organized in eight parts. The first part presents an introduction of the research problem, the aim and the objectives formulated. The aim of the article is to conduct empirical studies after theoretical analysis of the relationship between brand identity and brand image. The objectives of the article are:1)to determine and prove the concept of brand image theoretically;2) to study and summarize the sources of brand identity; 3) to analyze the elements of brand identity;4) to carry out theoretical analysis of the relationship between brand identity and brand image; 5) to prepare the investigation model for brand identity and image relationship; 6) to conduct em- piric studies of brand identity and image relationship. The tools of classical marketing do not help answering the question, why some brands are so unique. Just sev- eral brands obtain a feature emphasizing brand identity and uniqueness. Graphical references do not provide any answers because they are developed on the basis of ex- ternal brand image. However, it has already been con- ceived that brand is reflected not by its external graphi- cal view but by the attitude towards the elements of brand identity. Thus, the article attempts at solving the problem of the relationship between brand identity and brand im- age. The second part of this article describes the concep- tion of brand identity. It also examines the attitude of various authors to the conception of brand identity. The third chapter of this article provides the analysis of the sources of brand identity. The main six elements that constitute the sources of brand identity are indicated in this part as well. The prism of brand identity is described and the ele- ment of identity prism is analyzed in the fourth part of this article. The process of brand image building is described in the fifth part of the article. The chapter provides the issue of the relationship of brand identity and its image as well as the analysis of relationship of brand identity and its image. The sixth part of this article indicates and describes the theoretical model the relationship of brand identity and its image. This model is based on the idea that brand identity is managed. Positive brand image that ensures a competitive advantage is build up when conveying brand identity to consumers efficiently and employing particular strategies of positioning. The seventh part of this article presents the results of empirical research and the analysis of…","author":[{"dropping-particle":"","family":"Janonis","given":"Vytautas","non-dropping-particle":"","parse-names":false,"suffix":""},{"dropping-particle":"","family":"Dovalienė","given":"a","non-dropping-particle":"","parse-names":false,"suffix":""},{"dropping-particle":"","family":"Virvilaitė","given":"R","non-dropping-particle":"","parse-names":false,"suffix":""}],"container-title":"Engineering Economics","id":"ITEM-1","issue":"1","issued":{"date-parts":[["2007"]]},"page":"69-79","title":"Relationship of brand identity and image","type":"article-journal","volume":"1"},"uris":["http://www.mendeley.com/documents/?uuid=9d12bfbf-65fc-4827-8612-d9966738be8f"]}],"mendeley":{"formattedCitation":"(Janonis et al., 2007)","plainTextFormattedCitation":"(Janonis et al., 2007)","previouslyFormattedCitation":"(Janonis et al., 2007)"},"properties":{"noteIndex":0},"schema":"https://github.com/citation-style-language/schema/raw/master/csl-citation.json"}</w:instrText>
      </w:r>
      <w:r w:rsidR="00695F06">
        <w:rPr>
          <w:sz w:val="24"/>
          <w:szCs w:val="24"/>
        </w:rPr>
        <w:fldChar w:fldCharType="separate"/>
      </w:r>
      <w:r w:rsidR="00695F06" w:rsidRPr="00695F06">
        <w:rPr>
          <w:noProof/>
          <w:sz w:val="24"/>
          <w:szCs w:val="24"/>
        </w:rPr>
        <w:t>(Janonis et al., 2007)</w:t>
      </w:r>
      <w:r w:rsidR="00695F06">
        <w:rPr>
          <w:sz w:val="24"/>
          <w:szCs w:val="24"/>
        </w:rPr>
        <w:fldChar w:fldCharType="end"/>
      </w:r>
      <w:r w:rsidR="008F59DC">
        <w:rPr>
          <w:sz w:val="24"/>
          <w:szCs w:val="24"/>
        </w:rPr>
        <w:t xml:space="preserve">. </w:t>
      </w:r>
    </w:p>
    <w:p w14:paraId="20F06DA6" w14:textId="77777777" w:rsidR="00733265" w:rsidRDefault="00733265" w:rsidP="00733265">
      <w:pPr>
        <w:spacing w:line="240" w:lineRule="auto"/>
        <w:ind w:left="-2" w:firstLineChars="300" w:firstLine="720"/>
        <w:rPr>
          <w:sz w:val="24"/>
          <w:szCs w:val="24"/>
        </w:rPr>
      </w:pPr>
    </w:p>
    <w:p w14:paraId="2365963D" w14:textId="209FCA52" w:rsidR="0077462F" w:rsidRDefault="0077462F">
      <w:pPr>
        <w:spacing w:line="240" w:lineRule="auto"/>
        <w:ind w:left="0" w:hanging="2"/>
        <w:rPr>
          <w:sz w:val="24"/>
          <w:szCs w:val="24"/>
        </w:rPr>
      </w:pPr>
    </w:p>
    <w:p w14:paraId="1187A9C0" w14:textId="77777777" w:rsidR="00733265" w:rsidRPr="00541EA1" w:rsidRDefault="00733265" w:rsidP="00733265">
      <w:pPr>
        <w:numPr>
          <w:ilvl w:val="0"/>
          <w:numId w:val="1"/>
        </w:numPr>
        <w:pBdr>
          <w:top w:val="nil"/>
          <w:left w:val="nil"/>
          <w:bottom w:val="nil"/>
          <w:right w:val="nil"/>
          <w:between w:val="nil"/>
        </w:pBdr>
        <w:tabs>
          <w:tab w:val="left" w:pos="270"/>
        </w:tabs>
        <w:spacing w:line="240" w:lineRule="auto"/>
        <w:ind w:left="0" w:hanging="2"/>
        <w:rPr>
          <w:rFonts w:ascii="Times" w:eastAsia="Times" w:hAnsi="Times" w:cs="Times"/>
          <w:b/>
          <w:color w:val="000000"/>
        </w:rPr>
      </w:pPr>
      <w:r>
        <w:rPr>
          <w:rFonts w:ascii="Times" w:eastAsia="Times" w:hAnsi="Times" w:cs="Times"/>
          <w:b/>
          <w:color w:val="000000"/>
        </w:rPr>
        <w:t>HASIL DAN PEMBAHASAN</w:t>
      </w:r>
    </w:p>
    <w:p w14:paraId="67FD17AA" w14:textId="7D94CC68" w:rsidR="0077462F" w:rsidRDefault="0077462F">
      <w:pPr>
        <w:spacing w:line="240" w:lineRule="auto"/>
        <w:ind w:left="0" w:hanging="2"/>
        <w:rPr>
          <w:sz w:val="24"/>
          <w:szCs w:val="24"/>
        </w:rPr>
      </w:pPr>
    </w:p>
    <w:p w14:paraId="3812E808" w14:textId="5238119B" w:rsidR="00B959CA" w:rsidRDefault="00B959CA" w:rsidP="00B959CA">
      <w:pPr>
        <w:spacing w:line="240" w:lineRule="auto"/>
        <w:ind w:left="-2" w:firstLineChars="225" w:firstLine="540"/>
        <w:rPr>
          <w:sz w:val="24"/>
          <w:szCs w:val="24"/>
        </w:rPr>
      </w:pPr>
      <w:r>
        <w:rPr>
          <w:sz w:val="24"/>
          <w:szCs w:val="24"/>
        </w:rPr>
        <w:t xml:space="preserve">Pendampingan dilakukan oleh dosen dan mahasiswa yang ahli dibidang desain yang dipimpin langsung oleh ketua team Bapak Sucipto Basuki, S. Kom., MT dan dari mahasiswa dibawah PIC saudara Hidayatulloh mahasiswa Sistem Informasi dan dibantu oleh beberapa mahasiswa dari program studi Sistem Informasi Akuntansi, Teknologi Informasi dan Rekayasa Perangkat Lunak. Team pada awalnya melakukan mamping semua UMKM yang ada di Drum Bujana. </w:t>
      </w:r>
      <w:r w:rsidR="00121973">
        <w:rPr>
          <w:sz w:val="24"/>
          <w:szCs w:val="24"/>
        </w:rPr>
        <w:t>M</w:t>
      </w:r>
      <w:r>
        <w:rPr>
          <w:sz w:val="24"/>
          <w:szCs w:val="24"/>
        </w:rPr>
        <w:t>amping</w:t>
      </w:r>
      <w:r w:rsidR="00121973">
        <w:rPr>
          <w:sz w:val="24"/>
          <w:szCs w:val="24"/>
        </w:rPr>
        <w:t xml:space="preserve"> produk</w:t>
      </w:r>
      <w:r>
        <w:rPr>
          <w:sz w:val="24"/>
          <w:szCs w:val="24"/>
        </w:rPr>
        <w:t xml:space="preserve"> sesuai klasifikasi usaha maka dilanjutkan dengan pertemuan awal dengan para UMKM yang membahas mengenai pemahaman awal mengenai pentingnya desain dan logo untuk sebuah produk.</w:t>
      </w:r>
      <w:r w:rsidR="004B04B9">
        <w:rPr>
          <w:sz w:val="24"/>
          <w:szCs w:val="24"/>
        </w:rPr>
        <w:t xml:space="preserve"> </w:t>
      </w:r>
      <w:r w:rsidR="004B04B9">
        <w:rPr>
          <w:sz w:val="24"/>
          <w:szCs w:val="24"/>
        </w:rPr>
        <w:lastRenderedPageBreak/>
        <w:t xml:space="preserve">Di era teknologi digital saat ini </w:t>
      </w:r>
      <w:r w:rsidR="004B04B9">
        <w:rPr>
          <w:sz w:val="24"/>
          <w:szCs w:val="24"/>
        </w:rPr>
        <w:fldChar w:fldCharType="begin" w:fldLock="1"/>
      </w:r>
      <w:r w:rsidR="00960F2E">
        <w:rPr>
          <w:sz w:val="24"/>
          <w:szCs w:val="24"/>
        </w:rPr>
        <w:instrText>ADDIN CSL_CITATION {"citationItems":[{"id":"ITEM-1","itemData":{"author":[{"dropping-particle":"","family":"Asnaini","given":"Sri Wahyuni","non-dropping-particle":"","parse-names":false,"suffix":""},{"dropping-particle":"","family":"Hulu","given":"Paolinus","non-dropping-particle":"","parse-names":false,"suffix":""},{"dropping-particle":"","family":"Simorangkir","given":"Yosua Novembrianto","non-dropping-particle":"","parse-names":false,"suffix":""},{"dropping-particle":"","family":"Sudiyono","given":"Rachma Ndhila","non-dropping-particle":"","parse-names":false,"suffix":""},{"dropping-particle":"","family":"Radita","given":"Fatrillia Rasyi","non-dropping-particle":"","parse-names":false,"suffix":""}],"container-title":"MULIA","id":"ITEM-1","issue":"2","issued":{"date-parts":[["2022"]]},"page":"73-83","title":"Sosialisasi pembuatan Nomor Induk Berusaha (NIB) untuk Pengembangan UMKM di Bumdes Serdang Tirta Kencana Melalui Online Single Submission","type":"article-journal","volume":"1"},"uris":["http://www.mendeley.com/documents/?uuid=e30bff29-bd40-4604-9753-a12ef72dd511"]}],"mendeley":{"formattedCitation":"(Asnaini et al., 2022)","plainTextFormattedCitation":"(Asnaini et al., 2022)","previouslyFormattedCitation":"(Asnaini et al., 2022)"},"properties":{"noteIndex":0},"schema":"https://github.com/citation-style-language/schema/raw/master/csl-citation.json"}</w:instrText>
      </w:r>
      <w:r w:rsidR="004B04B9">
        <w:rPr>
          <w:sz w:val="24"/>
          <w:szCs w:val="24"/>
        </w:rPr>
        <w:fldChar w:fldCharType="separate"/>
      </w:r>
      <w:r w:rsidR="004B04B9" w:rsidRPr="004B04B9">
        <w:rPr>
          <w:noProof/>
          <w:sz w:val="24"/>
          <w:szCs w:val="24"/>
        </w:rPr>
        <w:t>(Asnaini et al., 2022)</w:t>
      </w:r>
      <w:r w:rsidR="004B04B9">
        <w:rPr>
          <w:sz w:val="24"/>
          <w:szCs w:val="24"/>
        </w:rPr>
        <w:fldChar w:fldCharType="end"/>
      </w:r>
      <w:r w:rsidR="004B04B9">
        <w:rPr>
          <w:sz w:val="24"/>
          <w:szCs w:val="24"/>
        </w:rPr>
        <w:t xml:space="preserve">, desain dan logo sebagai brand identity menjadi sebuah keharusan agar produk dikenal dan diingat di hati konsumen </w:t>
      </w:r>
    </w:p>
    <w:p w14:paraId="1C4E5791" w14:textId="543106D2" w:rsidR="00121973" w:rsidRDefault="00121973" w:rsidP="00B959CA">
      <w:pPr>
        <w:spacing w:line="240" w:lineRule="auto"/>
        <w:ind w:left="-2" w:firstLineChars="225" w:firstLine="540"/>
        <w:rPr>
          <w:sz w:val="24"/>
          <w:szCs w:val="24"/>
        </w:rPr>
      </w:pPr>
      <w:r>
        <w:rPr>
          <w:sz w:val="24"/>
          <w:szCs w:val="24"/>
        </w:rPr>
        <w:t xml:space="preserve">Pelaku UMKM dijelaskan mengenai </w:t>
      </w:r>
      <w:r w:rsidR="004B04B9">
        <w:rPr>
          <w:sz w:val="24"/>
          <w:szCs w:val="24"/>
        </w:rPr>
        <w:t>pengertian</w:t>
      </w:r>
      <w:r>
        <w:rPr>
          <w:sz w:val="24"/>
          <w:szCs w:val="24"/>
        </w:rPr>
        <w:t xml:space="preserve"> brand identity dan manfaatnya bagi produk UMKM dan dijelaskan mengenai perbedaan antara brand identity dan brand image karena dua hal tersebut menjadi istilah yang banyak orang mengartikan sama. Perbedaan keduanya terletak </w:t>
      </w:r>
      <w:proofErr w:type="gramStart"/>
      <w:r>
        <w:rPr>
          <w:sz w:val="24"/>
          <w:szCs w:val="24"/>
        </w:rPr>
        <w:t>pada :</w:t>
      </w:r>
      <w:proofErr w:type="gramEnd"/>
    </w:p>
    <w:p w14:paraId="77DF885E" w14:textId="557F756F" w:rsidR="004B04B9" w:rsidRDefault="004B04B9" w:rsidP="00B959CA">
      <w:pPr>
        <w:spacing w:line="240" w:lineRule="auto"/>
        <w:ind w:left="-2" w:firstLineChars="225" w:firstLine="540"/>
        <w:rPr>
          <w:sz w:val="24"/>
          <w:szCs w:val="24"/>
        </w:rPr>
      </w:pPr>
    </w:p>
    <w:p w14:paraId="4D6AFBBE" w14:textId="4D6F2466" w:rsidR="00121973" w:rsidRDefault="00121973" w:rsidP="00121973">
      <w:pPr>
        <w:spacing w:line="240" w:lineRule="auto"/>
        <w:ind w:left="-2" w:firstLineChars="225" w:firstLine="540"/>
        <w:jc w:val="center"/>
        <w:rPr>
          <w:sz w:val="24"/>
          <w:szCs w:val="24"/>
        </w:rPr>
      </w:pPr>
      <w:r>
        <w:rPr>
          <w:sz w:val="24"/>
          <w:szCs w:val="24"/>
        </w:rPr>
        <w:t>Tabel 2 Perbedaan Brand Identity dan Brand Image</w:t>
      </w:r>
      <w:r w:rsidR="00071FC5">
        <w:rPr>
          <w:sz w:val="24"/>
          <w:szCs w:val="24"/>
        </w:rPr>
        <w:t xml:space="preserve"> </w:t>
      </w:r>
    </w:p>
    <w:p w14:paraId="22C7E2B0" w14:textId="69502EC2" w:rsidR="00121973" w:rsidRDefault="00121973" w:rsidP="00B959CA">
      <w:pPr>
        <w:spacing w:line="240" w:lineRule="auto"/>
        <w:ind w:left="-2" w:firstLineChars="225" w:firstLine="540"/>
        <w:rPr>
          <w:sz w:val="24"/>
          <w:szCs w:val="24"/>
        </w:rPr>
      </w:pPr>
    </w:p>
    <w:tbl>
      <w:tblPr>
        <w:tblStyle w:val="PlainTable2"/>
        <w:tblW w:w="0" w:type="auto"/>
        <w:tblInd w:w="816" w:type="dxa"/>
        <w:tblBorders>
          <w:top w:val="none" w:sz="0" w:space="0" w:color="auto"/>
          <w:bottom w:val="none" w:sz="0" w:space="0" w:color="auto"/>
        </w:tblBorders>
        <w:tblLook w:val="04A0" w:firstRow="1" w:lastRow="0" w:firstColumn="1" w:lastColumn="0" w:noHBand="0" w:noVBand="1"/>
      </w:tblPr>
      <w:tblGrid>
        <w:gridCol w:w="3690"/>
        <w:gridCol w:w="4320"/>
      </w:tblGrid>
      <w:tr w:rsidR="00A40F1A" w:rsidRPr="00A40F1A" w14:paraId="0C01A7C2" w14:textId="77777777" w:rsidTr="00A40F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auto"/>
            </w:tcBorders>
          </w:tcPr>
          <w:p w14:paraId="17396722" w14:textId="033A2114" w:rsidR="00121973" w:rsidRPr="00A40F1A" w:rsidRDefault="00121973" w:rsidP="00121973">
            <w:pPr>
              <w:spacing w:line="240" w:lineRule="auto"/>
              <w:ind w:leftChars="0" w:left="0" w:firstLineChars="0" w:firstLine="0"/>
              <w:jc w:val="center"/>
              <w:rPr>
                <w:sz w:val="24"/>
                <w:szCs w:val="24"/>
              </w:rPr>
            </w:pPr>
            <w:r w:rsidRPr="00A40F1A">
              <w:rPr>
                <w:sz w:val="24"/>
                <w:szCs w:val="24"/>
              </w:rPr>
              <w:t>Brand Identity</w:t>
            </w:r>
          </w:p>
        </w:tc>
        <w:tc>
          <w:tcPr>
            <w:tcW w:w="4320" w:type="dxa"/>
            <w:tcBorders>
              <w:top w:val="single" w:sz="4" w:space="0" w:color="auto"/>
            </w:tcBorders>
          </w:tcPr>
          <w:p w14:paraId="10363E53" w14:textId="512CA4FD" w:rsidR="00121973" w:rsidRPr="00A40F1A" w:rsidRDefault="00121973" w:rsidP="00121973">
            <w:pPr>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sz w:val="24"/>
                <w:szCs w:val="24"/>
              </w:rPr>
            </w:pPr>
            <w:r w:rsidRPr="00A40F1A">
              <w:rPr>
                <w:sz w:val="24"/>
                <w:szCs w:val="24"/>
              </w:rPr>
              <w:t>Brand Image</w:t>
            </w:r>
          </w:p>
        </w:tc>
      </w:tr>
      <w:tr w:rsidR="00A40F1A" w:rsidRPr="00A40F1A" w14:paraId="6AAAF20D" w14:textId="77777777" w:rsidTr="00A40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tcPr>
          <w:p w14:paraId="771E055F" w14:textId="75F8A6C7" w:rsidR="00121973" w:rsidRPr="00A40F1A" w:rsidRDefault="00121973" w:rsidP="00A40F1A">
            <w:pPr>
              <w:pStyle w:val="ListParagraph"/>
              <w:numPr>
                <w:ilvl w:val="0"/>
                <w:numId w:val="8"/>
              </w:numPr>
              <w:spacing w:line="240" w:lineRule="auto"/>
              <w:ind w:leftChars="0" w:firstLineChars="0"/>
              <w:rPr>
                <w:b w:val="0"/>
                <w:bCs w:val="0"/>
                <w:sz w:val="24"/>
                <w:szCs w:val="24"/>
              </w:rPr>
            </w:pPr>
            <w:r w:rsidRPr="00A40F1A">
              <w:rPr>
                <w:b w:val="0"/>
                <w:bCs w:val="0"/>
                <w:sz w:val="24"/>
                <w:szCs w:val="24"/>
              </w:rPr>
              <w:t>Cara perusahaan memperkenalkan diri ke konsumen dengan tujuan konsumen mengingat merek secara positif</w:t>
            </w:r>
          </w:p>
        </w:tc>
        <w:tc>
          <w:tcPr>
            <w:tcW w:w="4320" w:type="dxa"/>
          </w:tcPr>
          <w:p w14:paraId="55C110B6" w14:textId="44A06A9D" w:rsidR="00121973" w:rsidRPr="00A40F1A" w:rsidRDefault="00121973" w:rsidP="00A40F1A">
            <w:pPr>
              <w:pStyle w:val="ListParagraph"/>
              <w:numPr>
                <w:ilvl w:val="0"/>
                <w:numId w:val="7"/>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4"/>
                <w:szCs w:val="24"/>
              </w:rPr>
            </w:pPr>
            <w:r w:rsidRPr="00A40F1A">
              <w:rPr>
                <w:color w:val="262626"/>
                <w:sz w:val="24"/>
                <w:szCs w:val="24"/>
                <w:shd w:val="clear" w:color="auto" w:fill="FFFFFF"/>
              </w:rPr>
              <w:t>esan terhadap </w:t>
            </w:r>
            <w:r w:rsidRPr="00A40F1A">
              <w:rPr>
                <w:i/>
                <w:iCs/>
                <w:color w:val="262626"/>
                <w:sz w:val="24"/>
                <w:szCs w:val="24"/>
                <w:shd w:val="clear" w:color="auto" w:fill="FFFFFF"/>
              </w:rPr>
              <w:t>brand</w:t>
            </w:r>
            <w:r w:rsidRPr="00A40F1A">
              <w:rPr>
                <w:color w:val="262626"/>
                <w:sz w:val="24"/>
                <w:szCs w:val="24"/>
                <w:shd w:val="clear" w:color="auto" w:fill="FFFFFF"/>
              </w:rPr>
              <w:t> yang terbentuk pada benak konsumen</w:t>
            </w:r>
          </w:p>
        </w:tc>
      </w:tr>
      <w:tr w:rsidR="00121973" w:rsidRPr="00A40F1A" w14:paraId="7D03C7AA" w14:textId="77777777" w:rsidTr="00A40F1A">
        <w:tc>
          <w:tcPr>
            <w:cnfStyle w:val="001000000000" w:firstRow="0" w:lastRow="0" w:firstColumn="1" w:lastColumn="0" w:oddVBand="0" w:evenVBand="0" w:oddHBand="0" w:evenHBand="0" w:firstRowFirstColumn="0" w:firstRowLastColumn="0" w:lastRowFirstColumn="0" w:lastRowLastColumn="0"/>
            <w:tcW w:w="3690" w:type="dxa"/>
          </w:tcPr>
          <w:p w14:paraId="05C06E2D" w14:textId="1BF41370" w:rsidR="00121973" w:rsidRPr="00A40F1A" w:rsidRDefault="00121973" w:rsidP="00A40F1A">
            <w:pPr>
              <w:pStyle w:val="ListParagraph"/>
              <w:numPr>
                <w:ilvl w:val="0"/>
                <w:numId w:val="8"/>
              </w:numPr>
              <w:spacing w:line="240" w:lineRule="auto"/>
              <w:ind w:leftChars="0" w:firstLineChars="0"/>
              <w:rPr>
                <w:b w:val="0"/>
                <w:bCs w:val="0"/>
                <w:sz w:val="24"/>
                <w:szCs w:val="24"/>
              </w:rPr>
            </w:pPr>
            <w:r w:rsidRPr="00A40F1A">
              <w:rPr>
                <w:b w:val="0"/>
                <w:bCs w:val="0"/>
                <w:sz w:val="24"/>
                <w:szCs w:val="24"/>
              </w:rPr>
              <w:t>menampilkan Value dan Personality</w:t>
            </w:r>
          </w:p>
        </w:tc>
        <w:tc>
          <w:tcPr>
            <w:tcW w:w="4320" w:type="dxa"/>
          </w:tcPr>
          <w:p w14:paraId="424F7336" w14:textId="409625DC" w:rsidR="00121973" w:rsidRPr="00A40F1A" w:rsidRDefault="00121973" w:rsidP="00A40F1A">
            <w:pPr>
              <w:pStyle w:val="ListParagraph"/>
              <w:numPr>
                <w:ilvl w:val="0"/>
                <w:numId w:val="7"/>
              </w:numPr>
              <w:spacing w:line="240" w:lineRule="auto"/>
              <w:ind w:leftChars="0" w:firstLineChars="0"/>
              <w:cnfStyle w:val="000000000000" w:firstRow="0" w:lastRow="0" w:firstColumn="0" w:lastColumn="0" w:oddVBand="0" w:evenVBand="0" w:oddHBand="0" w:evenHBand="0" w:firstRowFirstColumn="0" w:firstRowLastColumn="0" w:lastRowFirstColumn="0" w:lastRowLastColumn="0"/>
              <w:rPr>
                <w:sz w:val="24"/>
                <w:szCs w:val="24"/>
              </w:rPr>
            </w:pPr>
            <w:r w:rsidRPr="00A40F1A">
              <w:rPr>
                <w:color w:val="262626"/>
                <w:sz w:val="24"/>
                <w:szCs w:val="24"/>
                <w:shd w:val="clear" w:color="auto" w:fill="FFFFFF"/>
              </w:rPr>
              <w:t>keyakinan konsumen pada </w:t>
            </w:r>
            <w:r w:rsidRPr="00A40F1A">
              <w:rPr>
                <w:i/>
                <w:iCs/>
                <w:color w:val="262626"/>
                <w:sz w:val="24"/>
                <w:szCs w:val="24"/>
                <w:shd w:val="clear" w:color="auto" w:fill="FFFFFF"/>
              </w:rPr>
              <w:t>brand</w:t>
            </w:r>
            <w:r w:rsidRPr="00A40F1A">
              <w:rPr>
                <w:color w:val="262626"/>
                <w:sz w:val="24"/>
                <w:szCs w:val="24"/>
                <w:shd w:val="clear" w:color="auto" w:fill="FFFFFF"/>
              </w:rPr>
              <w:t> atas suatu produk</w:t>
            </w:r>
          </w:p>
        </w:tc>
      </w:tr>
      <w:tr w:rsidR="00A40F1A" w:rsidRPr="00A40F1A" w14:paraId="4DDFFE65" w14:textId="77777777" w:rsidTr="00A40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tcPr>
          <w:p w14:paraId="744A5E5E" w14:textId="46ED3033" w:rsidR="00121973" w:rsidRPr="00A40F1A" w:rsidRDefault="00A40F1A" w:rsidP="00A40F1A">
            <w:pPr>
              <w:pStyle w:val="ListParagraph"/>
              <w:numPr>
                <w:ilvl w:val="0"/>
                <w:numId w:val="8"/>
              </w:numPr>
              <w:spacing w:line="240" w:lineRule="auto"/>
              <w:ind w:leftChars="0" w:firstLineChars="0"/>
              <w:rPr>
                <w:b w:val="0"/>
                <w:bCs w:val="0"/>
                <w:sz w:val="24"/>
                <w:szCs w:val="24"/>
              </w:rPr>
            </w:pPr>
            <w:r w:rsidRPr="00A40F1A">
              <w:rPr>
                <w:b w:val="0"/>
                <w:bCs w:val="0"/>
                <w:color w:val="262626"/>
                <w:sz w:val="24"/>
                <w:szCs w:val="24"/>
                <w:shd w:val="clear" w:color="auto" w:fill="FFFFFF"/>
              </w:rPr>
              <w:t>melibatkan desain, warna, dan logo</w:t>
            </w:r>
          </w:p>
        </w:tc>
        <w:tc>
          <w:tcPr>
            <w:tcW w:w="4320" w:type="dxa"/>
          </w:tcPr>
          <w:p w14:paraId="64132785" w14:textId="2F662035" w:rsidR="00121973" w:rsidRPr="00A40F1A" w:rsidRDefault="00A40F1A" w:rsidP="00A40F1A">
            <w:pPr>
              <w:pStyle w:val="ListParagraph"/>
              <w:numPr>
                <w:ilvl w:val="0"/>
                <w:numId w:val="7"/>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4"/>
                <w:szCs w:val="24"/>
              </w:rPr>
            </w:pPr>
            <w:r w:rsidRPr="00A40F1A">
              <w:rPr>
                <w:color w:val="262626"/>
                <w:sz w:val="24"/>
                <w:szCs w:val="24"/>
                <w:shd w:val="clear" w:color="auto" w:fill="FFFFFF"/>
              </w:rPr>
              <w:t>Butuh waktu yang tidak singkat dalam membentuk </w:t>
            </w:r>
            <w:r w:rsidRPr="00A40F1A">
              <w:rPr>
                <w:i/>
                <w:iCs/>
                <w:color w:val="262626"/>
                <w:sz w:val="24"/>
                <w:szCs w:val="24"/>
                <w:shd w:val="clear" w:color="auto" w:fill="FFFFFF"/>
              </w:rPr>
              <w:t>brand image</w:t>
            </w:r>
          </w:p>
        </w:tc>
      </w:tr>
      <w:tr w:rsidR="00121973" w:rsidRPr="00A40F1A" w14:paraId="48BA544F" w14:textId="77777777" w:rsidTr="00A40F1A">
        <w:tc>
          <w:tcPr>
            <w:cnfStyle w:val="001000000000" w:firstRow="0" w:lastRow="0" w:firstColumn="1" w:lastColumn="0" w:oddVBand="0" w:evenVBand="0" w:oddHBand="0" w:evenHBand="0" w:firstRowFirstColumn="0" w:firstRowLastColumn="0" w:lastRowFirstColumn="0" w:lastRowLastColumn="0"/>
            <w:tcW w:w="3690" w:type="dxa"/>
          </w:tcPr>
          <w:p w14:paraId="20748363" w14:textId="6BE045C0" w:rsidR="00121973" w:rsidRPr="00A40F1A" w:rsidRDefault="00A40F1A" w:rsidP="00A40F1A">
            <w:pPr>
              <w:pStyle w:val="ListParagraph"/>
              <w:numPr>
                <w:ilvl w:val="0"/>
                <w:numId w:val="8"/>
              </w:numPr>
              <w:spacing w:line="240" w:lineRule="auto"/>
              <w:ind w:leftChars="0" w:firstLineChars="0"/>
              <w:rPr>
                <w:b w:val="0"/>
                <w:bCs w:val="0"/>
                <w:color w:val="262626"/>
                <w:sz w:val="24"/>
                <w:szCs w:val="24"/>
                <w:shd w:val="clear" w:color="auto" w:fill="FFFFFF"/>
              </w:rPr>
            </w:pPr>
            <w:r w:rsidRPr="00A40F1A">
              <w:rPr>
                <w:b w:val="0"/>
                <w:bCs w:val="0"/>
                <w:color w:val="262626"/>
                <w:sz w:val="24"/>
                <w:szCs w:val="24"/>
                <w:shd w:val="clear" w:color="auto" w:fill="FFFFFF"/>
              </w:rPr>
              <w:t>Berasal dari nilai, visi misi perusahaan, dan tujuan jangka panjang</w:t>
            </w:r>
          </w:p>
        </w:tc>
        <w:tc>
          <w:tcPr>
            <w:tcW w:w="4320" w:type="dxa"/>
          </w:tcPr>
          <w:p w14:paraId="30E127A3" w14:textId="465F1AD6" w:rsidR="00121973" w:rsidRPr="00A40F1A" w:rsidRDefault="00A40F1A" w:rsidP="00A40F1A">
            <w:pPr>
              <w:pStyle w:val="ListParagraph"/>
              <w:numPr>
                <w:ilvl w:val="0"/>
                <w:numId w:val="7"/>
              </w:numPr>
              <w:spacing w:line="240" w:lineRule="auto"/>
              <w:ind w:leftChars="0" w:firstLineChars="0"/>
              <w:cnfStyle w:val="000000000000" w:firstRow="0" w:lastRow="0" w:firstColumn="0" w:lastColumn="0" w:oddVBand="0" w:evenVBand="0" w:oddHBand="0" w:evenHBand="0" w:firstRowFirstColumn="0" w:firstRowLastColumn="0" w:lastRowFirstColumn="0" w:lastRowLastColumn="0"/>
              <w:rPr>
                <w:sz w:val="24"/>
                <w:szCs w:val="24"/>
              </w:rPr>
            </w:pPr>
            <w:r w:rsidRPr="00A40F1A">
              <w:rPr>
                <w:color w:val="262626"/>
                <w:sz w:val="24"/>
                <w:szCs w:val="24"/>
                <w:shd w:val="clear" w:color="auto" w:fill="FFFFFF"/>
              </w:rPr>
              <w:t xml:space="preserve">Dibutuhkan promosi produk, interaksi antar konsumen, </w:t>
            </w:r>
            <w:proofErr w:type="gramStart"/>
            <w:r w:rsidRPr="00A40F1A">
              <w:rPr>
                <w:color w:val="262626"/>
                <w:sz w:val="24"/>
                <w:szCs w:val="24"/>
                <w:shd w:val="clear" w:color="auto" w:fill="FFFFFF"/>
              </w:rPr>
              <w:t>dan  lainnya</w:t>
            </w:r>
            <w:proofErr w:type="gramEnd"/>
            <w:r w:rsidRPr="00A40F1A">
              <w:rPr>
                <w:color w:val="262626"/>
                <w:sz w:val="24"/>
                <w:szCs w:val="24"/>
                <w:shd w:val="clear" w:color="auto" w:fill="FFFFFF"/>
              </w:rPr>
              <w:t xml:space="preserve"> yang mempengaruhi persepsi konsumen.</w:t>
            </w:r>
          </w:p>
        </w:tc>
      </w:tr>
    </w:tbl>
    <w:p w14:paraId="3BD43CBD" w14:textId="77777777" w:rsidR="00E64450" w:rsidRDefault="00E64450" w:rsidP="00E64450">
      <w:pPr>
        <w:spacing w:line="240" w:lineRule="auto"/>
        <w:ind w:left="-2" w:firstLineChars="450" w:firstLine="1080"/>
        <w:jc w:val="left"/>
        <w:rPr>
          <w:sz w:val="24"/>
          <w:szCs w:val="24"/>
        </w:rPr>
      </w:pPr>
      <w:r>
        <w:rPr>
          <w:sz w:val="24"/>
          <w:szCs w:val="24"/>
        </w:rPr>
        <w:t xml:space="preserve">Sumber : </w:t>
      </w:r>
      <w:r>
        <w:rPr>
          <w:sz w:val="24"/>
          <w:szCs w:val="24"/>
        </w:rPr>
        <w:fldChar w:fldCharType="begin" w:fldLock="1"/>
      </w:r>
      <w:r>
        <w:rPr>
          <w:sz w:val="24"/>
          <w:szCs w:val="24"/>
        </w:rPr>
        <w:instrText>ADDIN CSL_CITATION {"citationItems":[{"id":"ITEM-1","itemData":{"URL":"https://www.qubisa.com/article/perbedaan-brand-identity-dan-brand-image","accessed":{"date-parts":[["2023","2","28"]]},"author":[{"dropping-particle":"","family":"Wicaksono","given":"Punto","non-dropping-particle":"","parse-names":false,"suffix":""}],"container-title":"QuBisa","id":"ITEM-1","issued":{"date-parts":[["2022"]]},"title":"Perbedaan Brand Identity dan Brand Image","type":"webpage"},"uris":["http://www.mendeley.com/documents/?uuid=876f1864-b1e2-380c-9f0d-b84b1d510c58"]}],"mendeley":{"formattedCitation":"(Wicaksono, 2022)","plainTextFormattedCitation":"(Wicaksono, 2022)","previouslyFormattedCitation":"(Wicaksono, 2022)"},"properties":{"noteIndex":0},"schema":"https://github.com/citation-style-language/schema/raw/master/csl-citation.json"}</w:instrText>
      </w:r>
      <w:r>
        <w:rPr>
          <w:sz w:val="24"/>
          <w:szCs w:val="24"/>
        </w:rPr>
        <w:fldChar w:fldCharType="separate"/>
      </w:r>
      <w:r w:rsidRPr="00071FC5">
        <w:rPr>
          <w:noProof/>
          <w:sz w:val="24"/>
          <w:szCs w:val="24"/>
        </w:rPr>
        <w:t>(Wicaksono, 2022)</w:t>
      </w:r>
      <w:r>
        <w:rPr>
          <w:sz w:val="24"/>
          <w:szCs w:val="24"/>
        </w:rPr>
        <w:fldChar w:fldCharType="end"/>
      </w:r>
    </w:p>
    <w:p w14:paraId="0D7084C8" w14:textId="77777777" w:rsidR="009107C7" w:rsidRDefault="009107C7" w:rsidP="00B959CA">
      <w:pPr>
        <w:spacing w:line="240" w:lineRule="auto"/>
        <w:ind w:left="-2" w:firstLineChars="225" w:firstLine="540"/>
        <w:rPr>
          <w:sz w:val="24"/>
          <w:szCs w:val="24"/>
        </w:rPr>
      </w:pPr>
    </w:p>
    <w:p w14:paraId="3220D2D7" w14:textId="3CAAEF7C" w:rsidR="00951DCD" w:rsidRDefault="00951DCD" w:rsidP="00B959CA">
      <w:pPr>
        <w:spacing w:line="240" w:lineRule="auto"/>
        <w:ind w:left="-2" w:firstLineChars="225" w:firstLine="540"/>
        <w:rPr>
          <w:sz w:val="24"/>
          <w:szCs w:val="24"/>
        </w:rPr>
      </w:pPr>
      <w:r>
        <w:rPr>
          <w:sz w:val="24"/>
          <w:szCs w:val="24"/>
        </w:rPr>
        <w:t xml:space="preserve">Setelah penyamaan persepsi mengenai desain dan logo serta terindentifikasi jenis-jenis usaha yang ada di kampung tematik Drum Bujana maka team segera melakukan penjadwalan untuk pendampingan pembuatan desain dan logo. Pendampinan pembuatan desain dan logo sendiri berlangsung kurang lebih 3 bulan. Setiap seminggu sekali team melakukan koordinasi dan evaluasi mengenai kegiatan pendampingan. Evaluasi dapat berupa seberapa banyak desain dan logo telah diselesaikan, permasalahan dan kendala yang dihadapi oleh team dan pelaku UMKM mengenai yang berkaitan dengan desain dan logo. </w:t>
      </w:r>
    </w:p>
    <w:p w14:paraId="04B2354D" w14:textId="43796A18" w:rsidR="009107C7" w:rsidRDefault="009107C7" w:rsidP="00B959CA">
      <w:pPr>
        <w:spacing w:line="240" w:lineRule="auto"/>
        <w:ind w:left="-2" w:firstLineChars="225" w:firstLine="540"/>
        <w:rPr>
          <w:sz w:val="24"/>
          <w:szCs w:val="24"/>
        </w:rPr>
      </w:pPr>
      <w:r>
        <w:rPr>
          <w:sz w:val="24"/>
          <w:szCs w:val="24"/>
        </w:rPr>
        <w:t xml:space="preserve">Team dari mahasiswa memulai membuat draf desan dan logo dengan mengacu pada mamping kebutuhan desain dan logo yang dikehendaki oleh pelaku UMKM dengan tetap memberikan masukan dan inputan yang sifatnya membangun. Team mahasiswa melakukan koordinasi dengan team dosen untuk hasil akhir desain dan logo. Beberapa masukan dan revisi yang diberikan dosen untuk perbaikan hasil akhir. Teamwork yang solid dan komunikasi yang interaktif antara dosen dan mahasiswa menjadikan kegiatan pendampingan ini menjadi hidup dan berjalan lancar. </w:t>
      </w:r>
    </w:p>
    <w:p w14:paraId="23E7FA54" w14:textId="77777777" w:rsidR="00D9060A" w:rsidRDefault="00D9060A" w:rsidP="00B959CA">
      <w:pPr>
        <w:spacing w:line="240" w:lineRule="auto"/>
        <w:ind w:left="-2" w:firstLineChars="225" w:firstLine="540"/>
        <w:rPr>
          <w:sz w:val="24"/>
          <w:szCs w:val="24"/>
        </w:rPr>
      </w:pPr>
    </w:p>
    <w:p w14:paraId="6A3F319A" w14:textId="39F66ACC" w:rsidR="00951DCD" w:rsidRDefault="00D9060A" w:rsidP="00D9060A">
      <w:pPr>
        <w:spacing w:line="240" w:lineRule="auto"/>
        <w:ind w:left="-2" w:firstLineChars="0" w:firstLine="2"/>
        <w:rPr>
          <w:sz w:val="24"/>
          <w:szCs w:val="24"/>
        </w:rPr>
      </w:pPr>
      <w:r>
        <w:rPr>
          <w:noProof/>
          <w:sz w:val="24"/>
          <w:szCs w:val="24"/>
        </w:rPr>
        <w:lastRenderedPageBreak/>
        <w:drawing>
          <wp:inline distT="0" distB="0" distL="0" distR="0" wp14:anchorId="7888FE65" wp14:editId="321B5110">
            <wp:extent cx="6143625" cy="1990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43625" cy="1990725"/>
                    </a:xfrm>
                    <a:prstGeom prst="rect">
                      <a:avLst/>
                    </a:prstGeom>
                    <a:noFill/>
                    <a:ln>
                      <a:noFill/>
                    </a:ln>
                  </pic:spPr>
                </pic:pic>
              </a:graphicData>
            </a:graphic>
          </wp:inline>
        </w:drawing>
      </w:r>
    </w:p>
    <w:p w14:paraId="140852BD" w14:textId="0495DA03" w:rsidR="00C91B24" w:rsidRDefault="00C91B24" w:rsidP="00C91B24">
      <w:pPr>
        <w:spacing w:line="240" w:lineRule="auto"/>
        <w:ind w:left="-2" w:firstLineChars="225" w:firstLine="540"/>
        <w:rPr>
          <w:sz w:val="24"/>
          <w:szCs w:val="24"/>
        </w:rPr>
      </w:pPr>
    </w:p>
    <w:p w14:paraId="4D198CAC" w14:textId="7C4C8F77" w:rsidR="00C91B24" w:rsidRDefault="00D9060A" w:rsidP="00D9060A">
      <w:pPr>
        <w:spacing w:line="240" w:lineRule="auto"/>
        <w:ind w:left="-2" w:firstLineChars="0" w:firstLine="2"/>
        <w:rPr>
          <w:sz w:val="24"/>
          <w:szCs w:val="24"/>
        </w:rPr>
      </w:pPr>
      <w:r>
        <w:rPr>
          <w:noProof/>
          <w:sz w:val="24"/>
          <w:szCs w:val="24"/>
        </w:rPr>
        <w:drawing>
          <wp:inline distT="0" distB="0" distL="0" distR="0" wp14:anchorId="204CBC80" wp14:editId="5905F6D7">
            <wp:extent cx="5943600" cy="19716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71675"/>
                    </a:xfrm>
                    <a:prstGeom prst="rect">
                      <a:avLst/>
                    </a:prstGeom>
                    <a:noFill/>
                    <a:ln>
                      <a:noFill/>
                    </a:ln>
                  </pic:spPr>
                </pic:pic>
              </a:graphicData>
            </a:graphic>
          </wp:inline>
        </w:drawing>
      </w:r>
    </w:p>
    <w:p w14:paraId="58181A4F" w14:textId="22E1A04B" w:rsidR="00C91B24" w:rsidRDefault="00C91B24" w:rsidP="00D9060A">
      <w:pPr>
        <w:spacing w:line="240" w:lineRule="auto"/>
        <w:ind w:left="-2" w:firstLineChars="225" w:firstLine="540"/>
        <w:jc w:val="center"/>
        <w:rPr>
          <w:sz w:val="24"/>
          <w:szCs w:val="24"/>
        </w:rPr>
      </w:pPr>
      <w:r>
        <w:rPr>
          <w:sz w:val="24"/>
          <w:szCs w:val="24"/>
        </w:rPr>
        <w:t>Gambar 4 Dokumen kegiatan penyamaan persepsi team dan pelaku UMKM</w:t>
      </w:r>
    </w:p>
    <w:p w14:paraId="44CF1631" w14:textId="77777777" w:rsidR="00E64450" w:rsidRDefault="00E64450" w:rsidP="00C91B24">
      <w:pPr>
        <w:spacing w:line="240" w:lineRule="auto"/>
        <w:ind w:left="-2" w:firstLineChars="225" w:firstLine="540"/>
        <w:rPr>
          <w:sz w:val="24"/>
          <w:szCs w:val="24"/>
        </w:rPr>
      </w:pPr>
    </w:p>
    <w:p w14:paraId="4780EC3F" w14:textId="279340AB" w:rsidR="004B04B9" w:rsidRDefault="004B04B9" w:rsidP="00C91B24">
      <w:pPr>
        <w:spacing w:line="240" w:lineRule="auto"/>
        <w:ind w:left="-2" w:firstLineChars="225" w:firstLine="540"/>
        <w:rPr>
          <w:sz w:val="24"/>
          <w:szCs w:val="24"/>
        </w:rPr>
      </w:pPr>
      <w:r>
        <w:rPr>
          <w:sz w:val="24"/>
          <w:szCs w:val="24"/>
        </w:rPr>
        <w:t>Beberapa permasalahan yang ditemukan didiskusikan bersama team untuk dicarikan solusi terbaik dan dilakukan komunikasi yang terus menerus antara team dan pelaku UMKM melalu group whanshapp dimana ketua team menjadi admin.</w:t>
      </w:r>
    </w:p>
    <w:p w14:paraId="38BB7F5E" w14:textId="1A6FA105" w:rsidR="00C91B24" w:rsidRDefault="00C91B24" w:rsidP="00C91B24">
      <w:pPr>
        <w:spacing w:line="240" w:lineRule="auto"/>
        <w:ind w:left="-2" w:firstLineChars="225" w:firstLine="540"/>
        <w:rPr>
          <w:sz w:val="24"/>
          <w:szCs w:val="24"/>
        </w:rPr>
      </w:pPr>
      <w:r>
        <w:rPr>
          <w:sz w:val="24"/>
          <w:szCs w:val="24"/>
        </w:rPr>
        <w:t xml:space="preserve">Saat pendampingan disampaikan mengenai berbagai solusi mengenai bentuk, warna dan kesesuaian desain logo dengan produk. Hal tersebut sangat penting mengingat bentuk, warna dan kesesuain desain dan logo menjadi faktor utama selaras atau tidaknya desan dan logo dengan produk yang akan dijual. Kombinasi dan perpaduan warna juga berpengaruh terhadap hasil desain dan logo yang dibuat. </w:t>
      </w:r>
    </w:p>
    <w:p w14:paraId="1A09845F" w14:textId="092FA295" w:rsidR="00951DCD" w:rsidRDefault="00C91B24" w:rsidP="00B959CA">
      <w:pPr>
        <w:spacing w:line="240" w:lineRule="auto"/>
        <w:ind w:left="-2" w:firstLineChars="225" w:firstLine="540"/>
        <w:rPr>
          <w:sz w:val="24"/>
          <w:szCs w:val="24"/>
        </w:rPr>
      </w:pPr>
      <w:r>
        <w:rPr>
          <w:noProof/>
          <w:sz w:val="24"/>
          <w:szCs w:val="24"/>
        </w:rPr>
        <mc:AlternateContent>
          <mc:Choice Requires="wps">
            <w:drawing>
              <wp:anchor distT="0" distB="0" distL="114300" distR="114300" simplePos="0" relativeHeight="251726848" behindDoc="0" locked="0" layoutInCell="1" allowOverlap="1" wp14:anchorId="5BAFF4A7" wp14:editId="22349BFE">
                <wp:simplePos x="0" y="0"/>
                <wp:positionH relativeFrom="column">
                  <wp:posOffset>3075732</wp:posOffset>
                </wp:positionH>
                <wp:positionV relativeFrom="paragraph">
                  <wp:posOffset>131977</wp:posOffset>
                </wp:positionV>
                <wp:extent cx="2753833" cy="1786890"/>
                <wp:effectExtent l="0" t="0" r="27940" b="10160"/>
                <wp:wrapNone/>
                <wp:docPr id="29" name="Text Box 29"/>
                <wp:cNvGraphicFramePr/>
                <a:graphic xmlns:a="http://schemas.openxmlformats.org/drawingml/2006/main">
                  <a:graphicData uri="http://schemas.microsoft.com/office/word/2010/wordprocessingShape">
                    <wps:wsp>
                      <wps:cNvSpPr txBox="1"/>
                      <wps:spPr>
                        <a:xfrm>
                          <a:off x="0" y="0"/>
                          <a:ext cx="2753833" cy="1786890"/>
                        </a:xfrm>
                        <a:prstGeom prst="rect">
                          <a:avLst/>
                        </a:prstGeom>
                        <a:solidFill>
                          <a:schemeClr val="lt1"/>
                        </a:solidFill>
                        <a:ln w="6350">
                          <a:solidFill>
                            <a:prstClr val="black"/>
                          </a:solidFill>
                        </a:ln>
                      </wps:spPr>
                      <wps:txbx>
                        <w:txbxContent>
                          <w:p w14:paraId="3A0974F8" w14:textId="017F6EC6" w:rsidR="00A83B78" w:rsidRDefault="00A83B78" w:rsidP="00A83B78">
                            <w:pPr>
                              <w:ind w:left="0" w:hanging="2"/>
                            </w:pPr>
                            <w:r>
                              <w:rPr>
                                <w:noProof/>
                              </w:rPr>
                              <w:drawing>
                                <wp:inline distT="0" distB="0" distL="0" distR="0" wp14:anchorId="4353A25E" wp14:editId="686E5DC3">
                                  <wp:extent cx="2551770" cy="1714500"/>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62465" cy="172168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BAFF4A7" id="Text Box 29" o:spid="_x0000_s1051" type="#_x0000_t202" style="position:absolute;left:0;text-align:left;margin-left:242.2pt;margin-top:10.4pt;width:216.85pt;height:140.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" fillcolor="white [3201]" strokeweight=".5pt">
                <v:textbox style="mso-fit-shape-to-text:t">
                  <w:txbxContent>
                    <w:p w14:paraId="3A0974F8" w14:textId="017F6EC6" w:rsidR="00A83B78" w:rsidRDefault="00A83B78" w:rsidP="00A83B78">
                      <w:pPr>
                        <w:ind w:left="0" w:hanging="2"/>
                      </w:pPr>
                      <w:r>
                        <w:rPr>
                          <w:noProof/>
                        </w:rPr>
                        <w:drawing>
                          <wp:inline distT="0" distB="0" distL="0" distR="0" wp14:anchorId="4353A25E" wp14:editId="686E5DC3">
                            <wp:extent cx="2551770" cy="1714500"/>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2465" cy="1721686"/>
                                    </a:xfrm>
                                    <a:prstGeom prst="rect">
                                      <a:avLst/>
                                    </a:prstGeom>
                                    <a:noFill/>
                                    <a:ln>
                                      <a:noFill/>
                                    </a:ln>
                                  </pic:spPr>
                                </pic:pic>
                              </a:graphicData>
                            </a:graphic>
                          </wp:inline>
                        </w:drawing>
                      </w:r>
                    </w:p>
                  </w:txbxContent>
                </v:textbox>
              </v:shape>
            </w:pict>
          </mc:Fallback>
        </mc:AlternateContent>
      </w:r>
      <w:r w:rsidR="00D51610">
        <w:rPr>
          <w:noProof/>
          <w:sz w:val="24"/>
          <w:szCs w:val="24"/>
        </w:rPr>
        <mc:AlternateContent>
          <mc:Choice Requires="wps">
            <w:drawing>
              <wp:anchor distT="0" distB="0" distL="114300" distR="114300" simplePos="0" relativeHeight="251727872" behindDoc="0" locked="0" layoutInCell="1" allowOverlap="1" wp14:anchorId="341940C6" wp14:editId="7C34B9E7">
                <wp:simplePos x="0" y="0"/>
                <wp:positionH relativeFrom="column">
                  <wp:posOffset>236840</wp:posOffset>
                </wp:positionH>
                <wp:positionV relativeFrom="paragraph">
                  <wp:posOffset>121344</wp:posOffset>
                </wp:positionV>
                <wp:extent cx="2776624" cy="1829273"/>
                <wp:effectExtent l="0" t="0" r="19685" b="19050"/>
                <wp:wrapNone/>
                <wp:docPr id="36" name="Text Box 36"/>
                <wp:cNvGraphicFramePr/>
                <a:graphic xmlns:a="http://schemas.openxmlformats.org/drawingml/2006/main">
                  <a:graphicData uri="http://schemas.microsoft.com/office/word/2010/wordprocessingShape">
                    <wps:wsp>
                      <wps:cNvSpPr txBox="1"/>
                      <wps:spPr>
                        <a:xfrm>
                          <a:off x="0" y="0"/>
                          <a:ext cx="2776624" cy="1829273"/>
                        </a:xfrm>
                        <a:prstGeom prst="rect">
                          <a:avLst/>
                        </a:prstGeom>
                        <a:solidFill>
                          <a:schemeClr val="lt1"/>
                        </a:solidFill>
                        <a:ln w="6350">
                          <a:solidFill>
                            <a:prstClr val="black"/>
                          </a:solidFill>
                        </a:ln>
                      </wps:spPr>
                      <wps:txbx>
                        <w:txbxContent>
                          <w:p w14:paraId="4A963552" w14:textId="5F1E5033" w:rsidR="00A83B78" w:rsidRDefault="00A83B78">
                            <w:pPr>
                              <w:ind w:left="0" w:hanging="2"/>
                            </w:pPr>
                            <w:r>
                              <w:rPr>
                                <w:noProof/>
                              </w:rPr>
                              <w:drawing>
                                <wp:inline distT="0" distB="0" distL="0" distR="0" wp14:anchorId="5B117CC2" wp14:editId="255DA7EA">
                                  <wp:extent cx="2613217" cy="176593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7605" cy="176890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1940C6" id="Text Box 36" o:spid="_x0000_s1052" type="#_x0000_t202" style="position:absolute;left:0;text-align:left;margin-left:18.65pt;margin-top:9.55pt;width:218.65pt;height:144.05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" fillcolor="white [3201]" strokeweight=".5pt">
                <v:textbox>
                  <w:txbxContent>
                    <w:p w14:paraId="4A963552" w14:textId="5F1E5033" w:rsidR="00A83B78" w:rsidRDefault="00A83B78">
                      <w:pPr>
                        <w:ind w:left="0" w:hanging="2"/>
                      </w:pPr>
                      <w:r>
                        <w:rPr>
                          <w:noProof/>
                        </w:rPr>
                        <w:drawing>
                          <wp:inline distT="0" distB="0" distL="0" distR="0" wp14:anchorId="5B117CC2" wp14:editId="255DA7EA">
                            <wp:extent cx="2613217" cy="176593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17605" cy="1768900"/>
                                    </a:xfrm>
                                    <a:prstGeom prst="rect">
                                      <a:avLst/>
                                    </a:prstGeom>
                                    <a:noFill/>
                                    <a:ln>
                                      <a:noFill/>
                                    </a:ln>
                                  </pic:spPr>
                                </pic:pic>
                              </a:graphicData>
                            </a:graphic>
                          </wp:inline>
                        </w:drawing>
                      </w:r>
                    </w:p>
                  </w:txbxContent>
                </v:textbox>
              </v:shape>
            </w:pict>
          </mc:Fallback>
        </mc:AlternateContent>
      </w:r>
    </w:p>
    <w:p w14:paraId="47256598" w14:textId="1B833F97" w:rsidR="00436694" w:rsidRDefault="00436694" w:rsidP="00B959CA">
      <w:pPr>
        <w:spacing w:line="240" w:lineRule="auto"/>
        <w:ind w:left="-2" w:firstLineChars="225" w:firstLine="540"/>
        <w:rPr>
          <w:sz w:val="24"/>
          <w:szCs w:val="24"/>
        </w:rPr>
      </w:pPr>
    </w:p>
    <w:p w14:paraId="1127B9E7" w14:textId="639BA093" w:rsidR="00436694" w:rsidRDefault="00436694" w:rsidP="00B959CA">
      <w:pPr>
        <w:spacing w:line="240" w:lineRule="auto"/>
        <w:ind w:left="-2" w:firstLineChars="225" w:firstLine="540"/>
        <w:rPr>
          <w:sz w:val="24"/>
          <w:szCs w:val="24"/>
        </w:rPr>
      </w:pPr>
    </w:p>
    <w:p w14:paraId="57480923" w14:textId="1C980A43" w:rsidR="00436694" w:rsidRDefault="00436694" w:rsidP="00B959CA">
      <w:pPr>
        <w:spacing w:line="240" w:lineRule="auto"/>
        <w:ind w:left="-2" w:firstLineChars="225" w:firstLine="540"/>
        <w:rPr>
          <w:sz w:val="24"/>
          <w:szCs w:val="24"/>
        </w:rPr>
      </w:pPr>
    </w:p>
    <w:p w14:paraId="0CACCB72" w14:textId="6D4E96C8" w:rsidR="00436694" w:rsidRDefault="00436694" w:rsidP="00B959CA">
      <w:pPr>
        <w:spacing w:line="240" w:lineRule="auto"/>
        <w:ind w:left="-2" w:firstLineChars="225" w:firstLine="540"/>
        <w:rPr>
          <w:sz w:val="24"/>
          <w:szCs w:val="24"/>
        </w:rPr>
      </w:pPr>
    </w:p>
    <w:p w14:paraId="5904CC7A" w14:textId="77777777" w:rsidR="00436694" w:rsidRDefault="00436694" w:rsidP="00B959CA">
      <w:pPr>
        <w:spacing w:line="240" w:lineRule="auto"/>
        <w:ind w:left="-2" w:firstLineChars="225" w:firstLine="540"/>
        <w:rPr>
          <w:sz w:val="24"/>
          <w:szCs w:val="24"/>
        </w:rPr>
      </w:pPr>
    </w:p>
    <w:p w14:paraId="3ADF3943" w14:textId="4129012E" w:rsidR="00436694" w:rsidRDefault="00436694" w:rsidP="00B959CA">
      <w:pPr>
        <w:spacing w:line="240" w:lineRule="auto"/>
        <w:ind w:left="-2" w:firstLineChars="225" w:firstLine="540"/>
        <w:rPr>
          <w:sz w:val="24"/>
          <w:szCs w:val="24"/>
        </w:rPr>
      </w:pPr>
    </w:p>
    <w:p w14:paraId="63A401C1" w14:textId="77777777" w:rsidR="00436694" w:rsidRDefault="00436694" w:rsidP="00B959CA">
      <w:pPr>
        <w:spacing w:line="240" w:lineRule="auto"/>
        <w:ind w:left="-2" w:firstLineChars="225" w:firstLine="540"/>
        <w:rPr>
          <w:sz w:val="24"/>
          <w:szCs w:val="24"/>
        </w:rPr>
      </w:pPr>
    </w:p>
    <w:p w14:paraId="3F67F66C" w14:textId="77777777" w:rsidR="00436694" w:rsidRDefault="00436694" w:rsidP="00B959CA">
      <w:pPr>
        <w:spacing w:line="240" w:lineRule="auto"/>
        <w:ind w:left="-2" w:firstLineChars="225" w:firstLine="540"/>
        <w:rPr>
          <w:sz w:val="24"/>
          <w:szCs w:val="24"/>
        </w:rPr>
      </w:pPr>
    </w:p>
    <w:p w14:paraId="546455C7" w14:textId="77777777" w:rsidR="00436694" w:rsidRDefault="00436694" w:rsidP="00B959CA">
      <w:pPr>
        <w:spacing w:line="240" w:lineRule="auto"/>
        <w:ind w:left="-2" w:firstLineChars="225" w:firstLine="540"/>
        <w:rPr>
          <w:sz w:val="24"/>
          <w:szCs w:val="24"/>
        </w:rPr>
      </w:pPr>
    </w:p>
    <w:p w14:paraId="0E1E147C" w14:textId="575D01DB" w:rsidR="00436694" w:rsidRDefault="00436694" w:rsidP="00B959CA">
      <w:pPr>
        <w:spacing w:line="240" w:lineRule="auto"/>
        <w:ind w:left="-2" w:firstLineChars="225" w:firstLine="540"/>
        <w:rPr>
          <w:sz w:val="24"/>
          <w:szCs w:val="24"/>
        </w:rPr>
      </w:pPr>
    </w:p>
    <w:p w14:paraId="261D22B3" w14:textId="1A52E5A4" w:rsidR="00A83B78" w:rsidRDefault="00A83B78" w:rsidP="00B959CA">
      <w:pPr>
        <w:spacing w:line="240" w:lineRule="auto"/>
        <w:ind w:left="-2" w:firstLineChars="225" w:firstLine="540"/>
        <w:rPr>
          <w:sz w:val="24"/>
          <w:szCs w:val="24"/>
        </w:rPr>
      </w:pPr>
    </w:p>
    <w:p w14:paraId="79408F21" w14:textId="082FF7A7" w:rsidR="00D51610" w:rsidRDefault="00D51610" w:rsidP="00D51610">
      <w:pPr>
        <w:spacing w:line="240" w:lineRule="auto"/>
        <w:ind w:left="-2" w:firstLineChars="225" w:firstLine="540"/>
        <w:jc w:val="center"/>
        <w:rPr>
          <w:sz w:val="24"/>
          <w:szCs w:val="24"/>
        </w:rPr>
      </w:pPr>
      <w:r>
        <w:rPr>
          <w:sz w:val="24"/>
          <w:szCs w:val="24"/>
        </w:rPr>
        <w:t xml:space="preserve">Gambar </w:t>
      </w:r>
      <w:r w:rsidR="00742E5F">
        <w:rPr>
          <w:sz w:val="24"/>
          <w:szCs w:val="24"/>
        </w:rPr>
        <w:t>5</w:t>
      </w:r>
      <w:r>
        <w:rPr>
          <w:sz w:val="24"/>
          <w:szCs w:val="24"/>
        </w:rPr>
        <w:t xml:space="preserve"> Dokumen team mahasiswa membuat desain dan logo</w:t>
      </w:r>
    </w:p>
    <w:p w14:paraId="2678A296" w14:textId="1FAC3E28" w:rsidR="00A83B78" w:rsidRDefault="00A83B78" w:rsidP="00B959CA">
      <w:pPr>
        <w:spacing w:line="240" w:lineRule="auto"/>
        <w:ind w:left="-2" w:firstLineChars="225" w:firstLine="540"/>
        <w:rPr>
          <w:sz w:val="24"/>
          <w:szCs w:val="24"/>
        </w:rPr>
      </w:pPr>
    </w:p>
    <w:p w14:paraId="2F2B06C3" w14:textId="30A2AF45" w:rsidR="000B5FF8" w:rsidRDefault="00D51610" w:rsidP="00742E5F">
      <w:pPr>
        <w:spacing w:line="240" w:lineRule="auto"/>
        <w:ind w:left="-2" w:firstLineChars="225" w:firstLine="540"/>
        <w:rPr>
          <w:color w:val="000000"/>
          <w:sz w:val="24"/>
          <w:szCs w:val="24"/>
        </w:rPr>
      </w:pPr>
      <w:r>
        <w:rPr>
          <w:sz w:val="24"/>
          <w:szCs w:val="24"/>
        </w:rPr>
        <w:lastRenderedPageBreak/>
        <w:t xml:space="preserve">Mahasiswa mendampingi secara langsung satu persatu para pelaku UMKM dalam pembuatan desain dan logo. Terjadi komunikasi secara interaktif diantara team dan pelaku UMKM, satu persatu desain dan logo telah diselesaikan dengan baik. Saat pendampingan terjadi hubungan yang harmonis dan komunikasi secara interaktif. Dukungan dari para ketua RT dan RW yang mensupport secara penuh kegiatan pendampingan ini sehingga kegiatan dapat berjalan dengan lancar. </w:t>
      </w:r>
      <w:r w:rsidR="00436694">
        <w:rPr>
          <w:color w:val="000000"/>
          <w:sz w:val="24"/>
          <w:szCs w:val="24"/>
        </w:rPr>
        <w:t xml:space="preserve">Berikut beberapa contoh hasil desain dan logo yang telah dihasilkan oleh team dan telah digunakan oleh para pelaku UMKM kampung tematik Drum Bujana. </w:t>
      </w:r>
    </w:p>
    <w:p w14:paraId="6C2AAFE6" w14:textId="77777777" w:rsidR="009107C7" w:rsidRDefault="009107C7" w:rsidP="00742E5F">
      <w:pPr>
        <w:spacing w:line="240" w:lineRule="auto"/>
        <w:ind w:left="-2" w:firstLineChars="225" w:firstLine="540"/>
        <w:rPr>
          <w:color w:val="000000"/>
          <w:sz w:val="24"/>
          <w:szCs w:val="24"/>
        </w:rPr>
      </w:pPr>
    </w:p>
    <w:p w14:paraId="7B296938" w14:textId="6C8E3950" w:rsidR="000B5FF8" w:rsidRDefault="000B5FF8">
      <w:pPr>
        <w:pBdr>
          <w:top w:val="nil"/>
          <w:left w:val="nil"/>
          <w:bottom w:val="nil"/>
          <w:right w:val="nil"/>
          <w:between w:val="nil"/>
        </w:pBdr>
        <w:spacing w:line="240" w:lineRule="auto"/>
        <w:ind w:left="0" w:hanging="2"/>
        <w:rPr>
          <w:color w:val="000000"/>
          <w:sz w:val="24"/>
          <w:szCs w:val="24"/>
        </w:rPr>
      </w:pPr>
      <w:r>
        <w:rPr>
          <w:noProof/>
          <w:color w:val="000000"/>
          <w:sz w:val="24"/>
          <w:szCs w:val="24"/>
        </w:rPr>
        <w:drawing>
          <wp:inline distT="0" distB="0" distL="0" distR="0" wp14:anchorId="46C96A74" wp14:editId="085E7391">
            <wp:extent cx="6221730" cy="2519916"/>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32913" cy="2524445"/>
                    </a:xfrm>
                    <a:prstGeom prst="rect">
                      <a:avLst/>
                    </a:prstGeom>
                    <a:noFill/>
                    <a:ln>
                      <a:noFill/>
                    </a:ln>
                  </pic:spPr>
                </pic:pic>
              </a:graphicData>
            </a:graphic>
          </wp:inline>
        </w:drawing>
      </w:r>
    </w:p>
    <w:p w14:paraId="36858687" w14:textId="51EB9F80" w:rsidR="000B5FF8" w:rsidRDefault="007535BC">
      <w:pPr>
        <w:pBdr>
          <w:top w:val="nil"/>
          <w:left w:val="nil"/>
          <w:bottom w:val="nil"/>
          <w:right w:val="nil"/>
          <w:between w:val="nil"/>
        </w:pBdr>
        <w:spacing w:line="240" w:lineRule="auto"/>
        <w:ind w:left="0" w:hanging="2"/>
        <w:rPr>
          <w:color w:val="000000"/>
          <w:sz w:val="24"/>
          <w:szCs w:val="24"/>
        </w:rPr>
      </w:pPr>
      <w:r>
        <w:rPr>
          <w:noProof/>
          <w:color w:val="000000"/>
          <w:sz w:val="24"/>
          <w:szCs w:val="24"/>
        </w:rPr>
        <w:drawing>
          <wp:inline distT="0" distB="0" distL="0" distR="0" wp14:anchorId="04CF6715" wp14:editId="26986972">
            <wp:extent cx="6156251" cy="24790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3535" cy="2481973"/>
                    </a:xfrm>
                    <a:prstGeom prst="rect">
                      <a:avLst/>
                    </a:prstGeom>
                    <a:noFill/>
                    <a:ln>
                      <a:noFill/>
                    </a:ln>
                  </pic:spPr>
                </pic:pic>
              </a:graphicData>
            </a:graphic>
          </wp:inline>
        </w:drawing>
      </w:r>
    </w:p>
    <w:p w14:paraId="0B3133DC" w14:textId="34693B74" w:rsidR="000B5FF8" w:rsidRDefault="007535BC" w:rsidP="007535BC">
      <w:pPr>
        <w:pBdr>
          <w:top w:val="nil"/>
          <w:left w:val="nil"/>
          <w:bottom w:val="nil"/>
          <w:right w:val="nil"/>
          <w:between w:val="nil"/>
        </w:pBdr>
        <w:spacing w:line="240" w:lineRule="auto"/>
        <w:ind w:left="0" w:hanging="2"/>
        <w:jc w:val="center"/>
        <w:rPr>
          <w:color w:val="000000"/>
          <w:sz w:val="24"/>
          <w:szCs w:val="24"/>
        </w:rPr>
      </w:pPr>
      <w:r>
        <w:rPr>
          <w:color w:val="000000"/>
          <w:sz w:val="24"/>
          <w:szCs w:val="24"/>
        </w:rPr>
        <w:t xml:space="preserve">Gambar </w:t>
      </w:r>
      <w:r w:rsidR="00742E5F">
        <w:rPr>
          <w:color w:val="000000"/>
          <w:sz w:val="24"/>
          <w:szCs w:val="24"/>
        </w:rPr>
        <w:t>6</w:t>
      </w:r>
      <w:r>
        <w:rPr>
          <w:color w:val="000000"/>
          <w:sz w:val="24"/>
          <w:szCs w:val="24"/>
        </w:rPr>
        <w:t xml:space="preserve"> Hasil Pendampingan Desain Logo</w:t>
      </w:r>
    </w:p>
    <w:p w14:paraId="0D137C28" w14:textId="77777777" w:rsidR="00187605" w:rsidRDefault="00187605" w:rsidP="007535BC">
      <w:pPr>
        <w:pBdr>
          <w:top w:val="nil"/>
          <w:left w:val="nil"/>
          <w:bottom w:val="nil"/>
          <w:right w:val="nil"/>
          <w:between w:val="nil"/>
        </w:pBdr>
        <w:spacing w:line="240" w:lineRule="auto"/>
        <w:ind w:left="0" w:hanging="2"/>
        <w:jc w:val="center"/>
        <w:rPr>
          <w:color w:val="000000"/>
          <w:sz w:val="24"/>
          <w:szCs w:val="24"/>
        </w:rPr>
      </w:pPr>
    </w:p>
    <w:p w14:paraId="2DA6D04D" w14:textId="691305DC" w:rsidR="006B19BC" w:rsidRDefault="006B19BC" w:rsidP="006B19BC">
      <w:pPr>
        <w:spacing w:line="240" w:lineRule="auto"/>
        <w:ind w:left="-2" w:firstLineChars="246" w:firstLine="541"/>
      </w:pPr>
      <w:r>
        <w:t>Selama pendampingan para peserta merasa puas dan terwakili dari apa yan</w:t>
      </w:r>
      <w:r w:rsidR="007C3D3E">
        <w:t>g team</w:t>
      </w:r>
      <w:r w:rsidR="00CE4D31">
        <w:t xml:space="preserve"> PKM</w:t>
      </w:r>
      <w:r w:rsidR="007C3D3E">
        <w:t xml:space="preserve"> lakukan. Dari mulai awal kegiatan sampai selesainya kegiatan </w:t>
      </w:r>
      <w:r w:rsidR="00CE4D31">
        <w:t xml:space="preserve">pendampingan, semua pelaku UMKM merasa puas akan pendampingan yang dilakukan dosen dan mahasiswa Universitas Insan Pembangunan Indonesia. Kegiatan yang dilakukan selesai tepat waktu dan menghasilkan beberapa desain dan logo yang dimanfaatkan oleh para UMKM di kampung tematik Drum Bujana. Meskipun kegiatan sudah selesai tetapi komunikasi tetap berjalan dengan baik hingga sekarang. Sharing mengenai desain dan logo tetap dilakukan dan whanshap group tetap aktif sebagai alat komunikasi antara team dosen dan mahasiswa dengan para pelaku UMKM di kampung tematik Drum Bujana. </w:t>
      </w:r>
      <w:r w:rsidR="0026514F">
        <w:t xml:space="preserve">Selain mengenai desain dan logo, di whanshap group sering sekali dibahas mengenai informasi-informasi terkini produk-produk unggulan yang ada di kampung tematik Drum Bujana. Penggiat </w:t>
      </w:r>
      <w:r w:rsidR="0026514F">
        <w:lastRenderedPageBreak/>
        <w:t xml:space="preserve">kampung tematik Drum Bujana secara aktif menyampaikan perkembangan terkini mengenai hal-hal yang dilakukan oleh masyarakat kampung tematik Drum Bujana. </w:t>
      </w:r>
    </w:p>
    <w:p w14:paraId="19D4BEB6" w14:textId="0F926F0D" w:rsidR="0026514F" w:rsidRDefault="0026514F" w:rsidP="006B19BC">
      <w:pPr>
        <w:spacing w:line="240" w:lineRule="auto"/>
        <w:ind w:left="-2" w:firstLineChars="246" w:firstLine="541"/>
      </w:pPr>
      <w:r>
        <w:t>Ke depannya kampung tematik Drum Bujana akan menjadi kampung binaan Universitas Insan Pembangunan yang secara berkelanjutan di lakukan pendampingan dan pembinaan agar masyarakat Drum Bujana dapat maju secara ekonomi, keuangan dan pemasaran produk unggulan. Secara ekonomi pertanian dapat tumbuh dengan kelompok wanita tani (KWT) untuk menopang pangan masyarakat. Industri kreatif  terus didorong untuk terus memperluas pemasaran melalui digital marketing dan para pelaku UMKM dibekali dengan pengetahuan mengenai pencatatan keuangan secara baik sehingga usaha yang dijalankan dapat terpantau dan keuntungan dapat diprediksi dengan baik</w:t>
      </w:r>
      <w:r w:rsidR="00E64450">
        <w:t xml:space="preserve"> </w:t>
      </w:r>
      <w:r w:rsidR="00E64450">
        <w:fldChar w:fldCharType="begin" w:fldLock="1"/>
      </w:r>
      <w:r w:rsidR="00FE30FD">
        <w:instrText>ADDIN CSL_CITATION {"citationItems":[{"id":"ITEM-1","itemData":{"DOI":"10.52000/jsi.v2i1.72","abstract":"Kampung tematik sebagai upaya melestarikan Seni dan Budaya daerah di Kelurahan Kademangan, merupakan judul dari penulisan ini. Dilatar belakangi dengan keadaan masyarakat yang memiliki potensi seni dan budaya tapi belum dibina secara maksimal yang mendorong penulisan ini. Metode yang digunakan adalah observasi langsung ke lokasi Kelurahan Kademangan dan wawancara langsung kepada masyarakat yang tahu keberadaan kesenian dan budaya yang ada di Kelurahan Kademangan. Dari penelitian ini mendapatkan hasil bahwa pembentukan kampung tematik sangat diperlukan sebagai upaya melestarikan seni dan budaya masyarakat. Terutama di Kelurahan Kademangan ini, pembentukan kampung tematik Seni dan Budaya sangat bermanfaat sekali bagi keberlangsungan seni dan budaya yang ada di masyarakat, terutama seni kuda lumping, kethoprak dan kaligrafi. Selama ini ketiganya sudah ada dalam masyarakat akan tetapi belum dibina secara maksimal sehingga keberadaanya dikuatirkan lambat laun akan hilang jika tidak kita lestarikan. Pembentukan kampung tematik menjadi hal yang sangat penting untuk menunjang pelestraian Seni dan Budaya disamping juga bisa menambah pendapatan masyarakat.\r  ","author":[{"dropping-particle":"","family":"Putri","given":"Meliana","non-dropping-particle":"","parse-names":false,"suffix":""},{"dropping-particle":"","family":"Mubaroq","given":"Husni","non-dropping-particle":"","parse-names":false,"suffix":""}],"container-title":"Jurnal Studi Inovasi","id":"ITEM-1","issue":"1","issued":{"date-parts":[["2022"]]},"page":"1-8","title":"Strategi Pengimplementasian Konsep Kampung Tematik sebagai Wujud Masyarakat untuk Mengentaskan Desa 3T (Studi kasus: Kampung Tematik Kecamatan Kademangan Kota Probolinggo)","type":"article-journal","volume":"2"},"uris":["http://www.mendeley.com/documents/?uuid=dfa02eb9-e91a-43f8-b80f-ad106c4d72e2"]}],"mendeley":{"formattedCitation":"(Putri &amp; Mubaroq, 2022)","plainTextFormattedCitation":"(Putri &amp; Mubaroq, 2022)","previouslyFormattedCitation":"(Putri &amp; Mubaroq, 2022)"},"properties":{"noteIndex":0},"schema":"https://github.com/citation-style-language/schema/raw/master/csl-citation.json"}</w:instrText>
      </w:r>
      <w:r w:rsidR="00E64450">
        <w:fldChar w:fldCharType="separate"/>
      </w:r>
      <w:r w:rsidR="00E64450" w:rsidRPr="00E64450">
        <w:rPr>
          <w:noProof/>
        </w:rPr>
        <w:t>(Putri &amp; Mubaroq, 2022)</w:t>
      </w:r>
      <w:r w:rsidR="00E64450">
        <w:fldChar w:fldCharType="end"/>
      </w:r>
      <w:r>
        <w:t xml:space="preserve">. </w:t>
      </w:r>
    </w:p>
    <w:p w14:paraId="3928E6C7" w14:textId="77777777" w:rsidR="008D59A4" w:rsidRDefault="008D59A4">
      <w:pPr>
        <w:spacing w:line="240" w:lineRule="auto"/>
        <w:ind w:left="0" w:right="65" w:hanging="2"/>
        <w:jc w:val="center"/>
      </w:pPr>
    </w:p>
    <w:p w14:paraId="712A2F7D" w14:textId="72737F5D" w:rsidR="008D59A4" w:rsidRPr="006B19BC" w:rsidRDefault="00D249A3" w:rsidP="006B19BC">
      <w:pPr>
        <w:numPr>
          <w:ilvl w:val="0"/>
          <w:numId w:val="1"/>
        </w:numPr>
        <w:pBdr>
          <w:top w:val="nil"/>
          <w:left w:val="nil"/>
          <w:bottom w:val="nil"/>
          <w:right w:val="nil"/>
          <w:between w:val="nil"/>
        </w:pBdr>
        <w:tabs>
          <w:tab w:val="left" w:pos="360"/>
        </w:tabs>
        <w:spacing w:line="240" w:lineRule="auto"/>
        <w:ind w:left="0" w:hanging="2"/>
        <w:rPr>
          <w:rFonts w:ascii="Times" w:eastAsia="Times" w:hAnsi="Times" w:cs="Times"/>
          <w:b/>
          <w:color w:val="000000"/>
        </w:rPr>
      </w:pPr>
      <w:r>
        <w:rPr>
          <w:b/>
          <w:color w:val="000000"/>
        </w:rPr>
        <w:t>KESIMPULAN</w:t>
      </w:r>
    </w:p>
    <w:p w14:paraId="53E9F4DE" w14:textId="77777777" w:rsidR="006B19BC" w:rsidRDefault="006B19BC" w:rsidP="006B19BC">
      <w:pPr>
        <w:pBdr>
          <w:top w:val="nil"/>
          <w:left w:val="nil"/>
          <w:bottom w:val="nil"/>
          <w:right w:val="nil"/>
          <w:between w:val="nil"/>
        </w:pBdr>
        <w:tabs>
          <w:tab w:val="left" w:pos="360"/>
        </w:tabs>
        <w:spacing w:line="240" w:lineRule="auto"/>
        <w:ind w:leftChars="0" w:left="0" w:firstLineChars="0" w:firstLine="0"/>
        <w:rPr>
          <w:rFonts w:ascii="Times" w:eastAsia="Times" w:hAnsi="Times" w:cs="Times"/>
          <w:b/>
          <w:color w:val="000000"/>
        </w:rPr>
      </w:pPr>
    </w:p>
    <w:p w14:paraId="371C718C" w14:textId="692B4F30" w:rsidR="008D59A4" w:rsidRDefault="006B19BC" w:rsidP="006B19BC">
      <w:pPr>
        <w:spacing w:line="240" w:lineRule="auto"/>
        <w:ind w:left="-2" w:firstLineChars="246" w:firstLine="541"/>
      </w:pPr>
      <w:r>
        <w:t xml:space="preserve">Kegiatan pendampingan yang dilakukan oleh dosen dan mahasiswa Universitas Insan Pembangunan selama kurang lebih 3 bulan dari waktu PKM di kampung tematik Drum Bujana selama 7 bulan dari mulai Maret 2022 sampai dengan September 2022. Selama tiga bulan pendampingan team melakukan beberapa agenda diantaranya mamping dan identifikasi produk UMKM yang ada di Drum Bujana, penyamaan persepsi mengenai desain dan logo, proses pendampingan, pelaksanaan pendampingan dan evaluasi kegiatan. Selama pendampingan dilakukan, semua team bekerja secara teamwork baik dosen maupun mahasiswa bersama-sama menyelesaikan kegiatan pendampingan dengan menghasilkan desain dan logo yang dimanfaatkan oleh pelaku UMKM di Drum Bujana. Hasil desain dan logo disesuaikan dengan produk baik dari bentuk, warna dan desainnya disesuaikan dengan produknya. Tidak sedikit dari pelaku UMKM yang memiliki ide sendiri dan ada beberapa yang minta dari pihak kampus yang mencarikan ide dari desain logo produk yang mereka miliki. </w:t>
      </w:r>
    </w:p>
    <w:p w14:paraId="79D5D657" w14:textId="77777777" w:rsidR="006B19BC" w:rsidRDefault="006B19BC" w:rsidP="006B19BC">
      <w:pPr>
        <w:spacing w:line="240" w:lineRule="auto"/>
        <w:ind w:left="-2" w:firstLineChars="328" w:firstLine="722"/>
      </w:pPr>
    </w:p>
    <w:p w14:paraId="593CDBED" w14:textId="77777777" w:rsidR="008D59A4" w:rsidRDefault="00D249A3" w:rsidP="00E650F4">
      <w:pPr>
        <w:numPr>
          <w:ilvl w:val="0"/>
          <w:numId w:val="1"/>
        </w:numPr>
        <w:pBdr>
          <w:top w:val="nil"/>
          <w:left w:val="nil"/>
          <w:bottom w:val="nil"/>
          <w:right w:val="nil"/>
          <w:between w:val="nil"/>
        </w:pBdr>
        <w:tabs>
          <w:tab w:val="left" w:pos="360"/>
        </w:tabs>
        <w:spacing w:line="240" w:lineRule="auto"/>
        <w:ind w:left="0" w:hanging="2"/>
        <w:rPr>
          <w:rFonts w:ascii="Times" w:eastAsia="Times" w:hAnsi="Times" w:cs="Times"/>
          <w:b/>
          <w:color w:val="000000"/>
        </w:rPr>
      </w:pPr>
      <w:r>
        <w:rPr>
          <w:rFonts w:ascii="Times" w:eastAsia="Times" w:hAnsi="Times" w:cs="Times"/>
          <w:b/>
          <w:color w:val="000000"/>
        </w:rPr>
        <w:t xml:space="preserve">UCAPAN TERIMAKASIH </w:t>
      </w:r>
    </w:p>
    <w:p w14:paraId="0ECE0BA9" w14:textId="6E562B76" w:rsidR="008D59A4" w:rsidRDefault="00525B13" w:rsidP="00E650F4">
      <w:pPr>
        <w:spacing w:line="240" w:lineRule="auto"/>
        <w:ind w:left="-2" w:firstLineChars="262" w:firstLine="629"/>
        <w:rPr>
          <w:sz w:val="24"/>
          <w:szCs w:val="24"/>
        </w:rPr>
      </w:pPr>
      <w:r>
        <w:rPr>
          <w:sz w:val="24"/>
          <w:szCs w:val="24"/>
        </w:rPr>
        <w:t>Ucapan terima kasih yang tidak terhingga kepada Bupati Kabupaten Tangerang dan Bappeda Kabupaten Tangerang yang telah memfasilitasi kegiatan PKM di 16 kampung tematik di Kabupaten Tangerang yang dilaksanakan oleh Dosen dan Mahasiswa Universitas Insan Pembangunan Indonesia</w:t>
      </w:r>
      <w:r w:rsidR="004861F8">
        <w:rPr>
          <w:sz w:val="24"/>
          <w:szCs w:val="24"/>
        </w:rPr>
        <w:t xml:space="preserve"> </w:t>
      </w:r>
      <w:r w:rsidR="004861F8">
        <w:rPr>
          <w:sz w:val="24"/>
          <w:szCs w:val="24"/>
        </w:rPr>
        <w:fldChar w:fldCharType="begin" w:fldLock="1"/>
      </w:r>
      <w:r w:rsidR="004861F8">
        <w:rPr>
          <w:sz w:val="24"/>
          <w:szCs w:val="24"/>
        </w:rPr>
        <w:instrText>ADDIN CSL_CITATION {"citationItems":[{"id":"ITEM-1","itemData":{"URL":"https://monitortangerang.com/bupati-zaki-dukung-program-kampung-tematik-oleh-stmik-stie-insan-pembangunan/","accessed":{"date-parts":[["2022","7","27"]]},"author":[{"dropping-particle":"","family":"Tangerang","given":"Monitor","non-dropping-particle":"","parse-names":false,"suffix":""}],"container-title":"Monitor Tangerang","id":"ITEM-1","issued":{"date-parts":[["2022"]]},"title":"Bupati Zaki Dukung Program Kampung Tematik oleh STMIK STIE Insan Pembangunan","type":"webpage"},"uris":["http://www.mendeley.com/documents/?uuid=299a4758-1c21-3cbe-8904-69c5fc1b3706"]}],"mendeley":{"formattedCitation":"(Tangerang, 2022)","plainTextFormattedCitation":"(Tangerang, 2022)","previouslyFormattedCitation":"(Tangerang, 2022)"},"properties":{"noteIndex":0},"schema":"https://github.com/citation-style-language/schema/raw/master/csl-citation.json"}</w:instrText>
      </w:r>
      <w:r w:rsidR="004861F8">
        <w:rPr>
          <w:sz w:val="24"/>
          <w:szCs w:val="24"/>
        </w:rPr>
        <w:fldChar w:fldCharType="separate"/>
      </w:r>
      <w:r w:rsidR="004861F8" w:rsidRPr="004861F8">
        <w:rPr>
          <w:noProof/>
          <w:sz w:val="24"/>
          <w:szCs w:val="24"/>
        </w:rPr>
        <w:t>(Tangerang, 2022)</w:t>
      </w:r>
      <w:r w:rsidR="004861F8">
        <w:rPr>
          <w:sz w:val="24"/>
          <w:szCs w:val="24"/>
        </w:rPr>
        <w:fldChar w:fldCharType="end"/>
      </w:r>
      <w:r w:rsidR="004861F8">
        <w:rPr>
          <w:sz w:val="24"/>
          <w:szCs w:val="24"/>
        </w:rPr>
        <w:t xml:space="preserve">. </w:t>
      </w:r>
      <w:r w:rsidR="000B15D9">
        <w:rPr>
          <w:sz w:val="24"/>
          <w:szCs w:val="24"/>
        </w:rPr>
        <w:t>Kepada segenap pimpinan Universitas Insan Pembangunan Indonesia yang telah mensupport sepenuhnya terhadap kegiatan PKM baik secara material maupun nonmaterial. Kepada para dosen dan mahasiswa yang terlibat langsung dalam pendampingan ini</w:t>
      </w:r>
      <w:r w:rsidR="00433ACF">
        <w:rPr>
          <w:sz w:val="24"/>
          <w:szCs w:val="24"/>
        </w:rPr>
        <w:t xml:space="preserve">, sangat luar biasa dedikasi dan kerjasama teamwork yang terjalin di saat kegiatan pendampingan. Tidak lupa terima kasih yang sebesar-besarnya kepada RT dan RW di kampung tematik Drum Bujana yang telah memfasilitasi berbagai sarana dan prasarana terutama menggerakkan UMKM yang mengikuti kegiatan ini. Dan terima kasih juga kepada semua pihak yang tidak dapat penulis sebutkan satu persatu, semoga kesehatan dan keberkahan selalu menyertai kita semua. </w:t>
      </w:r>
    </w:p>
    <w:p w14:paraId="11A20FD7" w14:textId="77777777" w:rsidR="008D59A4" w:rsidRDefault="008D59A4">
      <w:pPr>
        <w:spacing w:line="240" w:lineRule="auto"/>
        <w:ind w:left="0" w:hanging="2"/>
        <w:jc w:val="left"/>
        <w:rPr>
          <w:sz w:val="24"/>
          <w:szCs w:val="24"/>
        </w:rPr>
      </w:pPr>
    </w:p>
    <w:p w14:paraId="11465C7D" w14:textId="792D96EC" w:rsidR="008D59A4" w:rsidRDefault="005F6ED2">
      <w:pPr>
        <w:spacing w:line="240" w:lineRule="auto"/>
        <w:ind w:left="0" w:hanging="2"/>
        <w:jc w:val="center"/>
        <w:rPr>
          <w:b/>
        </w:rPr>
      </w:pPr>
      <w:r>
        <w:rPr>
          <w:b/>
        </w:rPr>
        <w:t>REFERENSI</w:t>
      </w:r>
    </w:p>
    <w:p w14:paraId="76B16E80" w14:textId="2E4CF5FA" w:rsidR="008D59A4" w:rsidRDefault="00D249A3" w:rsidP="004678C3">
      <w:pPr>
        <w:spacing w:line="240" w:lineRule="auto"/>
        <w:ind w:left="0" w:hanging="2"/>
        <w:rPr>
          <w:b/>
          <w:sz w:val="24"/>
          <w:szCs w:val="24"/>
        </w:rPr>
      </w:pPr>
      <w:r>
        <w:rPr>
          <w:sz w:val="24"/>
          <w:szCs w:val="24"/>
        </w:rPr>
        <w:tab/>
      </w:r>
    </w:p>
    <w:p w14:paraId="6B502ED8" w14:textId="33B924B7" w:rsidR="00FE30FD" w:rsidRPr="00FE30FD" w:rsidRDefault="0077462F" w:rsidP="009746D6">
      <w:pPr>
        <w:widowControl w:val="0"/>
        <w:autoSpaceDE w:val="0"/>
        <w:autoSpaceDN w:val="0"/>
        <w:adjustRightInd w:val="0"/>
        <w:spacing w:line="240" w:lineRule="auto"/>
        <w:ind w:left="629" w:hangingChars="287" w:hanging="631"/>
        <w:rPr>
          <w:noProof/>
          <w:szCs w:val="24"/>
        </w:rPr>
      </w:pPr>
      <w:r>
        <w:fldChar w:fldCharType="begin" w:fldLock="1"/>
      </w:r>
      <w:r>
        <w:instrText xml:space="preserve">ADDIN Mendeley Bibliography CSL_BIBLIOGRAPHY </w:instrText>
      </w:r>
      <w:r>
        <w:fldChar w:fldCharType="separate"/>
      </w:r>
      <w:r w:rsidR="00FE30FD" w:rsidRPr="00FE30FD">
        <w:rPr>
          <w:noProof/>
          <w:szCs w:val="24"/>
        </w:rPr>
        <w:t xml:space="preserve">Asnaini, S. W., Hulu, P., Simorangkir, Y. N., Sudiyono, R. N., &amp; Radita, F. R. (2022). Sosialisasi pembuatan Nomor Induk Berusaha (NIB) untuk Pengembangan UMKM di Bumdes Serdang Tirta Kencana Melalui Online Single Submission. </w:t>
      </w:r>
      <w:r w:rsidR="00FE30FD" w:rsidRPr="00FE30FD">
        <w:rPr>
          <w:i/>
          <w:iCs/>
          <w:noProof/>
          <w:szCs w:val="24"/>
        </w:rPr>
        <w:t>MULIA</w:t>
      </w:r>
      <w:r w:rsidR="00FE30FD" w:rsidRPr="00FE30FD">
        <w:rPr>
          <w:noProof/>
          <w:szCs w:val="24"/>
        </w:rPr>
        <w:t xml:space="preserve">, </w:t>
      </w:r>
      <w:r w:rsidR="00FE30FD" w:rsidRPr="00FE30FD">
        <w:rPr>
          <w:i/>
          <w:iCs/>
          <w:noProof/>
          <w:szCs w:val="24"/>
        </w:rPr>
        <w:t>1</w:t>
      </w:r>
      <w:r w:rsidR="00FE30FD" w:rsidRPr="00FE30FD">
        <w:rPr>
          <w:noProof/>
          <w:szCs w:val="24"/>
        </w:rPr>
        <w:t>(2), 73–83.</w:t>
      </w:r>
    </w:p>
    <w:p w14:paraId="7E2212CB"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Basuki, S., Winanti, Goestjahjanti, F. S., Lestari, S., Fayzhall, M., Karyadi, N., Laeli, B., Rahmadani, N. Y., Rosi, M., &amp; Tiara, B. (2022). WORKSHOP PENGUATAN INOVASI UMKM DAN PRODUK UNGGULAN KAMPUNG TEMATIK KABUPATEN TANGERANG. </w:t>
      </w:r>
      <w:r w:rsidRPr="00FE30FD">
        <w:rPr>
          <w:i/>
          <w:iCs/>
          <w:noProof/>
          <w:szCs w:val="24"/>
        </w:rPr>
        <w:t>Bangun Rekaprima</w:t>
      </w:r>
      <w:r w:rsidRPr="00FE30FD">
        <w:rPr>
          <w:noProof/>
          <w:szCs w:val="24"/>
        </w:rPr>
        <w:t xml:space="preserve">, </w:t>
      </w:r>
      <w:r w:rsidRPr="00FE30FD">
        <w:rPr>
          <w:i/>
          <w:iCs/>
          <w:noProof/>
          <w:szCs w:val="24"/>
        </w:rPr>
        <w:t>08</w:t>
      </w:r>
      <w:r w:rsidRPr="00FE30FD">
        <w:rPr>
          <w:noProof/>
          <w:szCs w:val="24"/>
        </w:rPr>
        <w:t>(2), 135–141.</w:t>
      </w:r>
    </w:p>
    <w:p w14:paraId="7C37FF89"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FaktaExpose. (2022). </w:t>
      </w:r>
      <w:r w:rsidRPr="00FE30FD">
        <w:rPr>
          <w:i/>
          <w:iCs/>
          <w:noProof/>
          <w:szCs w:val="24"/>
        </w:rPr>
        <w:t>Unipi dan DPR RI Mengajak Masyarakat UMKM Drum Bujana Semangat Memajukan Ekonomi Daerahnya</w:t>
      </w:r>
      <w:r w:rsidRPr="00FE30FD">
        <w:rPr>
          <w:noProof/>
          <w:szCs w:val="24"/>
        </w:rPr>
        <w:t>. Fakta Expose. https://faktaexpose.com/unipi-dan-dpr-ri-mengajak-masyarakat-umkm-drum-bujana-semangat-memajukan-ekonomi-daerahnya/</w:t>
      </w:r>
    </w:p>
    <w:p w14:paraId="0B532C79"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Fayzhall, M., Winanti, Lestari, S., Basuki, S., Goestjahjanti, F. S., Kariyadi, N., Lael, B., Nugroho, A. P., Mulyani, R., Rahmandani, N. Y., &amp; Aulia, A. R. (2022). </w:t>
      </w:r>
      <w:r w:rsidRPr="00FE30FD">
        <w:rPr>
          <w:i/>
          <w:iCs/>
          <w:noProof/>
          <w:szCs w:val="24"/>
        </w:rPr>
        <w:t xml:space="preserve">PELATIHAN STRATEGI PEMASARAN BERBASIS DIGITAL PRODUK UMKM KAMPUNG TEMATIK DRUM BUJANA, TIGARAKSA, </w:t>
      </w:r>
      <w:r w:rsidRPr="00FE30FD">
        <w:rPr>
          <w:i/>
          <w:iCs/>
          <w:noProof/>
          <w:szCs w:val="24"/>
        </w:rPr>
        <w:lastRenderedPageBreak/>
        <w:t>TANGERANG</w:t>
      </w:r>
      <w:r w:rsidRPr="00FE30FD">
        <w:rPr>
          <w:noProof/>
          <w:szCs w:val="24"/>
        </w:rPr>
        <w:t xml:space="preserve">. </w:t>
      </w:r>
      <w:r w:rsidRPr="00FE30FD">
        <w:rPr>
          <w:i/>
          <w:iCs/>
          <w:noProof/>
          <w:szCs w:val="24"/>
        </w:rPr>
        <w:t>2</w:t>
      </w:r>
      <w:r w:rsidRPr="00FE30FD">
        <w:rPr>
          <w:noProof/>
          <w:szCs w:val="24"/>
        </w:rPr>
        <w:t>(2), 128–135.</w:t>
      </w:r>
    </w:p>
    <w:p w14:paraId="10DDE19F"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Gosestjahjanti, F. S., Basuki, S., &amp; Lestari, S. (2023). </w:t>
      </w:r>
      <w:r w:rsidRPr="00FE30FD">
        <w:rPr>
          <w:i/>
          <w:iCs/>
          <w:noProof/>
          <w:szCs w:val="24"/>
        </w:rPr>
        <w:t>Meningkatkan Produktivitas UMKM dan Ketahanan Pangan Melalui Pelatihan dan Penanaman Pohon pada Kampung Tematik Drum Bujana Kabupaten Tangerang</w:t>
      </w:r>
      <w:r w:rsidRPr="00FE30FD">
        <w:rPr>
          <w:noProof/>
          <w:szCs w:val="24"/>
        </w:rPr>
        <w:t xml:space="preserve">. </w:t>
      </w:r>
      <w:r w:rsidRPr="00FE30FD">
        <w:rPr>
          <w:i/>
          <w:iCs/>
          <w:noProof/>
          <w:szCs w:val="24"/>
        </w:rPr>
        <w:t>6</w:t>
      </w:r>
      <w:r w:rsidRPr="00FE30FD">
        <w:rPr>
          <w:noProof/>
          <w:szCs w:val="24"/>
        </w:rPr>
        <w:t>(1), 139–145.</w:t>
      </w:r>
    </w:p>
    <w:p w14:paraId="2B254510"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Halim, B. C., Dharmayanti, D., Si, M., Ritzky, D., &amp; Brahmana, K. M. R. (2014). Pengaruh brand identity terhadap timbulnya brand preference dan repurchase intention pada merek toyota. </w:t>
      </w:r>
      <w:r w:rsidRPr="00FE30FD">
        <w:rPr>
          <w:i/>
          <w:iCs/>
          <w:noProof/>
          <w:szCs w:val="24"/>
        </w:rPr>
        <w:t>Jurnal Strategi Pemasaran</w:t>
      </w:r>
      <w:r w:rsidRPr="00FE30FD">
        <w:rPr>
          <w:noProof/>
          <w:szCs w:val="24"/>
        </w:rPr>
        <w:t xml:space="preserve">, </w:t>
      </w:r>
      <w:r w:rsidRPr="00FE30FD">
        <w:rPr>
          <w:i/>
          <w:iCs/>
          <w:noProof/>
          <w:szCs w:val="24"/>
        </w:rPr>
        <w:t>2</w:t>
      </w:r>
      <w:r w:rsidRPr="00FE30FD">
        <w:rPr>
          <w:noProof/>
          <w:szCs w:val="24"/>
        </w:rPr>
        <w:t>(1), 1–11.</w:t>
      </w:r>
    </w:p>
    <w:p w14:paraId="4FD74869"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Janonis, V., Dovalienė,  a, &amp; Virvilaitė, R. (2007). Relationship of brand identity and image. </w:t>
      </w:r>
      <w:r w:rsidRPr="00FE30FD">
        <w:rPr>
          <w:i/>
          <w:iCs/>
          <w:noProof/>
          <w:szCs w:val="24"/>
        </w:rPr>
        <w:t>Engineering Economics</w:t>
      </w:r>
      <w:r w:rsidRPr="00FE30FD">
        <w:rPr>
          <w:noProof/>
          <w:szCs w:val="24"/>
        </w:rPr>
        <w:t xml:space="preserve">, </w:t>
      </w:r>
      <w:r w:rsidRPr="00FE30FD">
        <w:rPr>
          <w:i/>
          <w:iCs/>
          <w:noProof/>
          <w:szCs w:val="24"/>
        </w:rPr>
        <w:t>1</w:t>
      </w:r>
      <w:r w:rsidRPr="00FE30FD">
        <w:rPr>
          <w:noProof/>
          <w:szCs w:val="24"/>
        </w:rPr>
        <w:t>(1), 69–79. http://www.ceeol.com/aspx/getdocument.aspx?logid=5&amp;id=f253a7933f404083815405c99e96b8c9</w:t>
      </w:r>
    </w:p>
    <w:p w14:paraId="1101B692"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Junaedi, N. L. (2022). </w:t>
      </w:r>
      <w:r w:rsidRPr="00FE30FD">
        <w:rPr>
          <w:i/>
          <w:iCs/>
          <w:noProof/>
          <w:szCs w:val="24"/>
        </w:rPr>
        <w:t>Apa itu brand identity? Berikut manfaat dan 4 cara membuatnya!</w:t>
      </w:r>
      <w:r w:rsidRPr="00FE30FD">
        <w:rPr>
          <w:noProof/>
          <w:szCs w:val="24"/>
        </w:rPr>
        <w:t xml:space="preserve"> Ekrut Media. https://www.ekrut.com/media/brand-identity-adalah</w:t>
      </w:r>
    </w:p>
    <w:p w14:paraId="09C5AB07"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Kartika, D. A. (2022). </w:t>
      </w:r>
      <w:r w:rsidRPr="00FE30FD">
        <w:rPr>
          <w:i/>
          <w:iCs/>
          <w:noProof/>
          <w:szCs w:val="24"/>
        </w:rPr>
        <w:t>Berikan Hal Bermanfaat Bagi Masyarakat, UNIPI Lakukan Kegiatan PKM di Kampung Bonsai</w:t>
      </w:r>
      <w:r w:rsidRPr="00FE30FD">
        <w:rPr>
          <w:noProof/>
          <w:szCs w:val="24"/>
        </w:rPr>
        <w:t>. Rubrix.New. https://www.rubicnews.com/teknologi/pr-4534698531/berikan-hal-bermanfaat-bagi-masyarakat-unipi-lakukan-kegiatan-pkm-di-kampung-bonsai-tangerang</w:t>
      </w:r>
    </w:p>
    <w:p w14:paraId="7F3ED08E"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Pemkabtangerang. (2022). </w:t>
      </w:r>
      <w:r w:rsidRPr="00FE30FD">
        <w:rPr>
          <w:i/>
          <w:iCs/>
          <w:noProof/>
          <w:szCs w:val="24"/>
        </w:rPr>
        <w:t>Pelepasan Kegiatan Pengabdian Kepada Masyarakat STMIK dan STIE Insan Pembangunan</w:t>
      </w:r>
      <w:r w:rsidRPr="00FE30FD">
        <w:rPr>
          <w:noProof/>
          <w:szCs w:val="24"/>
        </w:rPr>
        <w:t>. Pemkabtangerang. https://www.facebook.com/pemkabtangerang/videos/3025087811063984/</w:t>
      </w:r>
    </w:p>
    <w:p w14:paraId="27D3CD73"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Putri, M., &amp; Mubaroq, H. (2022). Strategi Pengimplementasian Konsep Kampung Tematik sebagai Wujud Masyarakat untuk Mengentaskan Desa 3T (Studi kasus: Kampung Tematik Kecamatan Kademangan Kota Probolinggo). </w:t>
      </w:r>
      <w:r w:rsidRPr="00FE30FD">
        <w:rPr>
          <w:i/>
          <w:iCs/>
          <w:noProof/>
          <w:szCs w:val="24"/>
        </w:rPr>
        <w:t>Jurnal Studi Inovasi</w:t>
      </w:r>
      <w:r w:rsidRPr="00FE30FD">
        <w:rPr>
          <w:noProof/>
          <w:szCs w:val="24"/>
        </w:rPr>
        <w:t xml:space="preserve">, </w:t>
      </w:r>
      <w:r w:rsidRPr="00FE30FD">
        <w:rPr>
          <w:i/>
          <w:iCs/>
          <w:noProof/>
          <w:szCs w:val="24"/>
        </w:rPr>
        <w:t>2</w:t>
      </w:r>
      <w:r w:rsidRPr="00FE30FD">
        <w:rPr>
          <w:noProof/>
          <w:szCs w:val="24"/>
        </w:rPr>
        <w:t>(1), 1–8. https://doi.org/10.52000/jsi.v2i1.72</w:t>
      </w:r>
    </w:p>
    <w:p w14:paraId="037D83FB"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i/>
          <w:iCs/>
          <w:noProof/>
          <w:szCs w:val="24"/>
        </w:rPr>
        <w:t>Repost Profil Kampung Tematik Drum Bujana - STIE &amp; STMIK Insan Pembangunan - YouTube</w:t>
      </w:r>
      <w:r w:rsidRPr="00FE30FD">
        <w:rPr>
          <w:noProof/>
          <w:szCs w:val="24"/>
        </w:rPr>
        <w:t>. (2022). https://www.youtube.com/watch?v=uX6M3yJI6q0</w:t>
      </w:r>
    </w:p>
    <w:p w14:paraId="013CE770" w14:textId="77777777" w:rsidR="00FE30FD" w:rsidRPr="00FE30FD" w:rsidRDefault="00FE30FD" w:rsidP="009746D6">
      <w:pPr>
        <w:widowControl w:val="0"/>
        <w:autoSpaceDE w:val="0"/>
        <w:autoSpaceDN w:val="0"/>
        <w:adjustRightInd w:val="0"/>
        <w:spacing w:line="240" w:lineRule="auto"/>
        <w:ind w:left="629" w:hangingChars="287" w:hanging="631"/>
        <w:rPr>
          <w:noProof/>
          <w:szCs w:val="24"/>
        </w:rPr>
      </w:pPr>
      <w:r w:rsidRPr="00FE30FD">
        <w:rPr>
          <w:noProof/>
          <w:szCs w:val="24"/>
        </w:rPr>
        <w:t xml:space="preserve">Tangerang, M. (2022). </w:t>
      </w:r>
      <w:r w:rsidRPr="00FE30FD">
        <w:rPr>
          <w:i/>
          <w:iCs/>
          <w:noProof/>
          <w:szCs w:val="24"/>
        </w:rPr>
        <w:t>Bupati Zaki Dukung Program Kampung Tematik oleh STMIK STIE Insan Pembangunan</w:t>
      </w:r>
      <w:r w:rsidRPr="00FE30FD">
        <w:rPr>
          <w:noProof/>
          <w:szCs w:val="24"/>
        </w:rPr>
        <w:t>. Monitor Tangerang. https://monitortangerang.com/bupati-zaki-dukung-program-kampung-tematik-oleh-stmik-stie-insan-pembangunan/</w:t>
      </w:r>
    </w:p>
    <w:p w14:paraId="18877075" w14:textId="77777777" w:rsidR="00FE30FD" w:rsidRPr="00FE30FD" w:rsidRDefault="00FE30FD" w:rsidP="009746D6">
      <w:pPr>
        <w:widowControl w:val="0"/>
        <w:autoSpaceDE w:val="0"/>
        <w:autoSpaceDN w:val="0"/>
        <w:adjustRightInd w:val="0"/>
        <w:spacing w:line="240" w:lineRule="auto"/>
        <w:ind w:left="629" w:hangingChars="287" w:hanging="631"/>
        <w:rPr>
          <w:noProof/>
        </w:rPr>
      </w:pPr>
      <w:r w:rsidRPr="00FE30FD">
        <w:rPr>
          <w:noProof/>
          <w:szCs w:val="24"/>
        </w:rPr>
        <w:t xml:space="preserve">Wicaksono, P. (2022). </w:t>
      </w:r>
      <w:r w:rsidRPr="00FE30FD">
        <w:rPr>
          <w:i/>
          <w:iCs/>
          <w:noProof/>
          <w:szCs w:val="24"/>
        </w:rPr>
        <w:t>Perbedaan Brand Identity dan Brand Image</w:t>
      </w:r>
      <w:r w:rsidRPr="00FE30FD">
        <w:rPr>
          <w:noProof/>
          <w:szCs w:val="24"/>
        </w:rPr>
        <w:t>. QuBisa. https://www.qubisa.com/article/perbedaan-brand-identity-dan-brand-image</w:t>
      </w:r>
    </w:p>
    <w:p w14:paraId="0FE91665" w14:textId="6DC5F561" w:rsidR="008D59A4" w:rsidRDefault="0077462F" w:rsidP="009746D6">
      <w:pPr>
        <w:pStyle w:val="Heading1"/>
        <w:spacing w:before="0" w:after="0" w:line="276" w:lineRule="auto"/>
        <w:ind w:left="632" w:hangingChars="287" w:hanging="634"/>
        <w:jc w:val="both"/>
      </w:pPr>
      <w:r>
        <w:fldChar w:fldCharType="end"/>
      </w:r>
    </w:p>
    <w:sectPr w:rsidR="008D59A4">
      <w:headerReference w:type="even" r:id="rId26"/>
      <w:headerReference w:type="default" r:id="rId27"/>
      <w:footerReference w:type="even" r:id="rId28"/>
      <w:footerReference w:type="default" r:id="rId29"/>
      <w:headerReference w:type="first" r:id="rId30"/>
      <w:footerReference w:type="first" r:id="rId31"/>
      <w:pgSz w:w="11907" w:h="16840"/>
      <w:pgMar w:top="1701" w:right="1134" w:bottom="1701" w:left="1134" w:header="567" w:footer="56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80DA42" w14:textId="77777777" w:rsidR="00DF26D0" w:rsidRDefault="00DF26D0">
      <w:pPr>
        <w:spacing w:line="240" w:lineRule="auto"/>
        <w:ind w:left="0" w:hanging="2"/>
      </w:pPr>
      <w:r>
        <w:separator/>
      </w:r>
    </w:p>
  </w:endnote>
  <w:endnote w:type="continuationSeparator" w:id="0">
    <w:p w14:paraId="507B3192" w14:textId="77777777" w:rsidR="00DF26D0" w:rsidRDefault="00DF26D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C7391" w14:textId="77777777" w:rsidR="00E84E6D" w:rsidRDefault="00E84E6D">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A1896" w14:textId="1377188E" w:rsidR="00E84E6D" w:rsidRDefault="00870EBA">
    <w:pPr>
      <w:pStyle w:val="Footer"/>
      <w:ind w:left="0" w:hanging="2"/>
    </w:pPr>
    <w:r>
      <w:rPr>
        <w:sz w:val="20"/>
        <w:szCs w:val="20"/>
      </w:rPr>
      <w:t>Winanti</w:t>
    </w:r>
    <w:r w:rsidR="00E84E6D" w:rsidRPr="009464B3">
      <w:rPr>
        <w:sz w:val="20"/>
        <w:szCs w:val="20"/>
        <w:vertAlign w:val="superscript"/>
      </w:rPr>
      <w:t>1</w:t>
    </w:r>
    <w:r>
      <w:rPr>
        <w:sz w:val="20"/>
        <w:szCs w:val="20"/>
      </w:rPr>
      <w:t>, Sucipto Basuki</w:t>
    </w:r>
    <w:r w:rsidR="00E84E6D" w:rsidRPr="009464B3">
      <w:rPr>
        <w:sz w:val="20"/>
        <w:szCs w:val="20"/>
        <w:vertAlign w:val="superscript"/>
      </w:rPr>
      <w:t>2</w:t>
    </w:r>
    <w:r w:rsidR="00E84E6D" w:rsidRPr="009464B3">
      <w:rPr>
        <w:sz w:val="20"/>
        <w:szCs w:val="20"/>
      </w:rPr>
      <w:t xml:space="preserve">, </w:t>
    </w:r>
    <w:r w:rsidRPr="009464B3">
      <w:rPr>
        <w:sz w:val="20"/>
        <w:szCs w:val="20"/>
      </w:rPr>
      <w:t>Francisca Sestri Goestjahjati</w:t>
    </w:r>
    <w:r w:rsidRPr="009464B3">
      <w:rPr>
        <w:sz w:val="20"/>
        <w:szCs w:val="20"/>
        <w:vertAlign w:val="superscript"/>
      </w:rPr>
      <w:t>4</w:t>
    </w:r>
    <w:r w:rsidR="00E84E6D" w:rsidRPr="009464B3">
      <w:rPr>
        <w:sz w:val="20"/>
        <w:szCs w:val="20"/>
      </w:rPr>
      <w:t xml:space="preserve">, </w:t>
    </w:r>
    <w:r w:rsidRPr="009464B3">
      <w:rPr>
        <w:sz w:val="20"/>
        <w:szCs w:val="20"/>
      </w:rPr>
      <w:t>Sri Lestari</w:t>
    </w:r>
    <w:r>
      <w:rPr>
        <w:sz w:val="20"/>
        <w:szCs w:val="20"/>
        <w:vertAlign w:val="superscript"/>
      </w:rPr>
      <w:t>4</w:t>
    </w:r>
    <w:r w:rsidR="00E84E6D" w:rsidRPr="009464B3">
      <w:rPr>
        <w:sz w:val="20"/>
        <w:szCs w:val="20"/>
      </w:rPr>
      <w:t xml:space="preserve">, </w:t>
    </w:r>
    <w:r w:rsidRPr="00870EBA">
      <w:rPr>
        <w:sz w:val="20"/>
        <w:szCs w:val="20"/>
      </w:rPr>
      <w:t>Miyv Fayzhall</w:t>
    </w:r>
    <w:r w:rsidRPr="00870EBA">
      <w:rPr>
        <w:sz w:val="20"/>
        <w:szCs w:val="20"/>
        <w:vertAlign w:val="superscript"/>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710E7" w14:textId="77777777" w:rsidR="00E84E6D" w:rsidRDefault="00E84E6D">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F266F" w14:textId="77777777" w:rsidR="00DF26D0" w:rsidRDefault="00DF26D0">
      <w:pPr>
        <w:spacing w:line="240" w:lineRule="auto"/>
        <w:ind w:left="0" w:hanging="2"/>
      </w:pPr>
      <w:r>
        <w:separator/>
      </w:r>
    </w:p>
  </w:footnote>
  <w:footnote w:type="continuationSeparator" w:id="0">
    <w:p w14:paraId="06AD974E" w14:textId="77777777" w:rsidR="00DF26D0" w:rsidRDefault="00DF26D0">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5056FD" w14:textId="77777777" w:rsidR="008D59A4" w:rsidRDefault="008D59A4">
    <w:pP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8C496" w14:textId="77777777" w:rsidR="00E84E6D" w:rsidRPr="009464B3" w:rsidRDefault="00E84E6D" w:rsidP="00E84E6D">
    <w:pPr>
      <w:pStyle w:val="Header"/>
      <w:pBdr>
        <w:bottom w:val="single" w:sz="4" w:space="1" w:color="auto"/>
      </w:pBdr>
      <w:tabs>
        <w:tab w:val="clear" w:pos="4680"/>
        <w:tab w:val="clear" w:pos="9360"/>
        <w:tab w:val="left" w:pos="1305"/>
      </w:tabs>
      <w:ind w:left="0" w:hanging="2"/>
      <w:rPr>
        <w:sz w:val="20"/>
        <w:szCs w:val="20"/>
      </w:rPr>
    </w:pPr>
    <w:r w:rsidRPr="009464B3">
      <w:rPr>
        <w:sz w:val="20"/>
        <w:szCs w:val="20"/>
      </w:rPr>
      <w:t>e-</w:t>
    </w:r>
    <w:proofErr w:type="gramStart"/>
    <w:r w:rsidRPr="009464B3">
      <w:rPr>
        <w:sz w:val="20"/>
        <w:szCs w:val="20"/>
      </w:rPr>
      <w:t>ISSN :</w:t>
    </w:r>
    <w:proofErr w:type="gramEnd"/>
    <w:r w:rsidRPr="009464B3">
      <w:rPr>
        <w:sz w:val="20"/>
        <w:szCs w:val="20"/>
      </w:rPr>
      <w:tab/>
    </w:r>
  </w:p>
  <w:p w14:paraId="33FA8915" w14:textId="77777777" w:rsidR="00E84E6D" w:rsidRPr="009464B3" w:rsidRDefault="00E84E6D" w:rsidP="00E84E6D">
    <w:pPr>
      <w:pStyle w:val="Header"/>
      <w:pBdr>
        <w:bottom w:val="single" w:sz="4" w:space="1" w:color="auto"/>
      </w:pBdr>
      <w:tabs>
        <w:tab w:val="clear" w:pos="4680"/>
        <w:tab w:val="clear" w:pos="9360"/>
        <w:tab w:val="right" w:pos="9072"/>
      </w:tabs>
      <w:ind w:left="0" w:hanging="2"/>
      <w:rPr>
        <w:sz w:val="20"/>
        <w:szCs w:val="20"/>
      </w:rPr>
    </w:pPr>
    <w:r w:rsidRPr="009464B3">
      <w:rPr>
        <w:sz w:val="20"/>
        <w:szCs w:val="20"/>
      </w:rPr>
      <w:t>p-</w:t>
    </w:r>
    <w:proofErr w:type="gramStart"/>
    <w:r w:rsidRPr="009464B3">
      <w:rPr>
        <w:sz w:val="20"/>
        <w:szCs w:val="20"/>
      </w:rPr>
      <w:t>ISSN :</w:t>
    </w:r>
    <w:proofErr w:type="gramEnd"/>
  </w:p>
  <w:p w14:paraId="2D69B542" w14:textId="77777777" w:rsidR="00E84E6D" w:rsidRPr="009464B3" w:rsidRDefault="00E84E6D" w:rsidP="00E84E6D">
    <w:pPr>
      <w:pStyle w:val="Header"/>
      <w:pBdr>
        <w:bottom w:val="single" w:sz="4" w:space="1" w:color="auto"/>
      </w:pBdr>
      <w:tabs>
        <w:tab w:val="clear" w:pos="4680"/>
        <w:tab w:val="clear" w:pos="9360"/>
        <w:tab w:val="right" w:pos="9072"/>
      </w:tabs>
      <w:ind w:left="0" w:hanging="2"/>
      <w:jc w:val="center"/>
      <w:rPr>
        <w:sz w:val="20"/>
        <w:szCs w:val="20"/>
      </w:rPr>
    </w:pPr>
    <w:proofErr w:type="gramStart"/>
    <w:r w:rsidRPr="009464B3">
      <w:rPr>
        <w:sz w:val="20"/>
        <w:szCs w:val="20"/>
      </w:rPr>
      <w:t>PEMANAS :</w:t>
    </w:r>
    <w:proofErr w:type="gramEnd"/>
    <w:r w:rsidRPr="009464B3">
      <w:rPr>
        <w:sz w:val="20"/>
        <w:szCs w:val="20"/>
      </w:rPr>
      <w:t xml:space="preserve"> </w:t>
    </w:r>
    <w:r w:rsidRPr="009464B3">
      <w:rPr>
        <w:sz w:val="20"/>
        <w:szCs w:val="20"/>
        <w:lang w:val="id-ID"/>
      </w:rPr>
      <w:t>Jurnal Pengabdian Masyarakat</w:t>
    </w:r>
    <w:r w:rsidRPr="009464B3">
      <w:rPr>
        <w:sz w:val="20"/>
        <w:szCs w:val="20"/>
      </w:rPr>
      <w:t xml:space="preserve"> Nasional</w:t>
    </w:r>
  </w:p>
  <w:p w14:paraId="48C06185" w14:textId="0F9E6F4B" w:rsidR="00E84E6D" w:rsidRDefault="00E84E6D" w:rsidP="00E84E6D">
    <w:pPr>
      <w:pStyle w:val="Header"/>
      <w:pBdr>
        <w:bottom w:val="single" w:sz="4" w:space="1" w:color="auto"/>
      </w:pBdr>
      <w:tabs>
        <w:tab w:val="clear" w:pos="4680"/>
        <w:tab w:val="clear" w:pos="9360"/>
        <w:tab w:val="right" w:pos="9072"/>
      </w:tabs>
      <w:ind w:left="0" w:hanging="2"/>
    </w:pPr>
    <w:r w:rsidRPr="009464B3">
      <w:rPr>
        <w:sz w:val="20"/>
        <w:szCs w:val="20"/>
        <w:lang w:val="id-ID"/>
      </w:rPr>
      <w:tab/>
    </w:r>
    <w:r w:rsidRPr="009464B3">
      <w:rPr>
        <w:sz w:val="20"/>
        <w:szCs w:val="20"/>
      </w:rPr>
      <w:t xml:space="preserve">Vol. </w:t>
    </w:r>
    <w:proofErr w:type="gramStart"/>
    <w:r w:rsidRPr="009464B3">
      <w:rPr>
        <w:sz w:val="20"/>
        <w:szCs w:val="20"/>
      </w:rPr>
      <w:t>xx ,</w:t>
    </w:r>
    <w:proofErr w:type="gramEnd"/>
    <w:r w:rsidRPr="009464B3">
      <w:rPr>
        <w:sz w:val="20"/>
        <w:szCs w:val="20"/>
      </w:rPr>
      <w:t xml:space="preserve"> No. xx</w:t>
    </w:r>
    <w:r w:rsidRPr="009464B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8BE23" w14:textId="77777777" w:rsidR="00E84E6D" w:rsidRDefault="00E84E6D">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035A16"/>
    <w:multiLevelType w:val="hybridMultilevel"/>
    <w:tmpl w:val="8A706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F11B4"/>
    <w:multiLevelType w:val="hybridMultilevel"/>
    <w:tmpl w:val="CE369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721089"/>
    <w:multiLevelType w:val="hybridMultilevel"/>
    <w:tmpl w:val="1D92E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627061"/>
    <w:multiLevelType w:val="hybridMultilevel"/>
    <w:tmpl w:val="C226C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DD4E47"/>
    <w:multiLevelType w:val="multilevel"/>
    <w:tmpl w:val="70BC7362"/>
    <w:lvl w:ilvl="0">
      <w:start w:val="1"/>
      <w:numFmt w:val="decimal"/>
      <w:lvlText w:val="%1."/>
      <w:lvlJc w:val="left"/>
      <w:pPr>
        <w:ind w:left="718" w:hanging="720"/>
      </w:p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5">
    <w:nsid w:val="2AF1280B"/>
    <w:multiLevelType w:val="hybridMultilevel"/>
    <w:tmpl w:val="C52CA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6B16A0"/>
    <w:multiLevelType w:val="hybridMultilevel"/>
    <w:tmpl w:val="50B6D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7B4127"/>
    <w:multiLevelType w:val="hybridMultilevel"/>
    <w:tmpl w:val="116E122A"/>
    <w:lvl w:ilvl="0" w:tplc="CF662878">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nsid w:val="7840073F"/>
    <w:multiLevelType w:val="hybridMultilevel"/>
    <w:tmpl w:val="C52CA8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7B4849B3"/>
    <w:multiLevelType w:val="hybridMultilevel"/>
    <w:tmpl w:val="85A21A14"/>
    <w:lvl w:ilvl="0" w:tplc="B79C5C3A">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4"/>
  </w:num>
  <w:num w:numId="2">
    <w:abstractNumId w:val="7"/>
  </w:num>
  <w:num w:numId="3">
    <w:abstractNumId w:val="9"/>
  </w:num>
  <w:num w:numId="4">
    <w:abstractNumId w:val="6"/>
  </w:num>
  <w:num w:numId="5">
    <w:abstractNumId w:val="1"/>
  </w:num>
  <w:num w:numId="6">
    <w:abstractNumId w:val="3"/>
  </w:num>
  <w:num w:numId="7">
    <w:abstractNumId w:val="0"/>
  </w:num>
  <w:num w:numId="8">
    <w:abstractNumId w:val="2"/>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9A4"/>
    <w:rsid w:val="00017906"/>
    <w:rsid w:val="0006605D"/>
    <w:rsid w:val="00071FC5"/>
    <w:rsid w:val="000B15D9"/>
    <w:rsid w:val="000B5FF8"/>
    <w:rsid w:val="000B7D2C"/>
    <w:rsid w:val="00121973"/>
    <w:rsid w:val="00170195"/>
    <w:rsid w:val="00187605"/>
    <w:rsid w:val="00207FEB"/>
    <w:rsid w:val="002227D7"/>
    <w:rsid w:val="00264F87"/>
    <w:rsid w:val="0026514F"/>
    <w:rsid w:val="002764DC"/>
    <w:rsid w:val="002A7663"/>
    <w:rsid w:val="003E12AF"/>
    <w:rsid w:val="0040223A"/>
    <w:rsid w:val="00417D36"/>
    <w:rsid w:val="00433ACF"/>
    <w:rsid w:val="00436694"/>
    <w:rsid w:val="00456BF7"/>
    <w:rsid w:val="004678C3"/>
    <w:rsid w:val="004701A9"/>
    <w:rsid w:val="004861F8"/>
    <w:rsid w:val="004B04B9"/>
    <w:rsid w:val="005000D8"/>
    <w:rsid w:val="005001B5"/>
    <w:rsid w:val="00511381"/>
    <w:rsid w:val="00525B13"/>
    <w:rsid w:val="00541EA1"/>
    <w:rsid w:val="00591C63"/>
    <w:rsid w:val="005B118A"/>
    <w:rsid w:val="005F6ED2"/>
    <w:rsid w:val="0067684D"/>
    <w:rsid w:val="00695F06"/>
    <w:rsid w:val="006B19BC"/>
    <w:rsid w:val="0070261C"/>
    <w:rsid w:val="00733265"/>
    <w:rsid w:val="00742E5F"/>
    <w:rsid w:val="007535BC"/>
    <w:rsid w:val="0077462F"/>
    <w:rsid w:val="007C3D3E"/>
    <w:rsid w:val="007F7F1E"/>
    <w:rsid w:val="00827757"/>
    <w:rsid w:val="00870EBA"/>
    <w:rsid w:val="0088765D"/>
    <w:rsid w:val="008D59A4"/>
    <w:rsid w:val="008F59DC"/>
    <w:rsid w:val="009107C7"/>
    <w:rsid w:val="009227BD"/>
    <w:rsid w:val="00951DCD"/>
    <w:rsid w:val="00960F2E"/>
    <w:rsid w:val="009746D6"/>
    <w:rsid w:val="00984468"/>
    <w:rsid w:val="009C04D5"/>
    <w:rsid w:val="009E3018"/>
    <w:rsid w:val="00A40F1A"/>
    <w:rsid w:val="00A83B78"/>
    <w:rsid w:val="00AF0F77"/>
    <w:rsid w:val="00B2392A"/>
    <w:rsid w:val="00B6247A"/>
    <w:rsid w:val="00B862D0"/>
    <w:rsid w:val="00B959CA"/>
    <w:rsid w:val="00BA0247"/>
    <w:rsid w:val="00BE547F"/>
    <w:rsid w:val="00C81726"/>
    <w:rsid w:val="00C91B24"/>
    <w:rsid w:val="00CB31CC"/>
    <w:rsid w:val="00CE4D31"/>
    <w:rsid w:val="00D174D2"/>
    <w:rsid w:val="00D249A3"/>
    <w:rsid w:val="00D51610"/>
    <w:rsid w:val="00D8003D"/>
    <w:rsid w:val="00D9060A"/>
    <w:rsid w:val="00DF26D0"/>
    <w:rsid w:val="00E64450"/>
    <w:rsid w:val="00E650F4"/>
    <w:rsid w:val="00E84E6D"/>
    <w:rsid w:val="00EE55AF"/>
    <w:rsid w:val="00F067F7"/>
    <w:rsid w:val="00F13D0B"/>
    <w:rsid w:val="00F91851"/>
    <w:rsid w:val="00FA2334"/>
    <w:rsid w:val="00FB1A8B"/>
    <w:rsid w:val="00FC1159"/>
    <w:rsid w:val="00FE3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B97555"/>
  <w15:docId w15:val="{D387038D-36E4-46B3-BBCA-838EC6363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ind w:hanging="1"/>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spacing w:before="240" w:after="120"/>
      <w:jc w:val="left"/>
    </w:pPr>
    <w:rPr>
      <w:b/>
      <w:kern w:val="28"/>
    </w:rPr>
  </w:style>
  <w:style w:type="paragraph" w:styleId="Heading2">
    <w:name w:val="heading 2"/>
    <w:basedOn w:val="Normal"/>
    <w:next w:val="Normal"/>
    <w:uiPriority w:val="9"/>
    <w:semiHidden/>
    <w:unhideWhenUsed/>
    <w:qFormat/>
    <w:pPr>
      <w:keepNext/>
      <w:tabs>
        <w:tab w:val="left" w:pos="1440"/>
      </w:tabs>
      <w:spacing w:before="120" w:after="120"/>
      <w:jc w:val="left"/>
      <w:outlineLvl w:val="1"/>
    </w:pPr>
    <w:rPr>
      <w:b/>
    </w:rPr>
  </w:style>
  <w:style w:type="paragraph" w:styleId="Heading3">
    <w:name w:val="heading 3"/>
    <w:basedOn w:val="Normal"/>
    <w:next w:val="Normal"/>
    <w:uiPriority w:val="9"/>
    <w:semiHidden/>
    <w:unhideWhenUsed/>
    <w:qFormat/>
    <w:pPr>
      <w:spacing w:before="120"/>
      <w:jc w:val="left"/>
      <w:outlineLvl w:val="2"/>
    </w:pPr>
    <w:rPr>
      <w:b/>
      <w:sz w:val="20"/>
    </w:rPr>
  </w:style>
  <w:style w:type="paragraph" w:styleId="Heading4">
    <w:name w:val="heading 4"/>
    <w:basedOn w:val="Normal"/>
    <w:next w:val="Normal"/>
    <w:uiPriority w:val="9"/>
    <w:semiHidden/>
    <w:unhideWhenUsed/>
    <w:qFormat/>
    <w:pPr>
      <w:keepNext/>
      <w:jc w:val="center"/>
      <w:outlineLvl w:val="3"/>
    </w:pPr>
    <w:rPr>
      <w:b/>
      <w:bCs/>
      <w:sz w:val="24"/>
      <w:szCs w:val="24"/>
    </w:rPr>
  </w:style>
  <w:style w:type="paragraph" w:styleId="Heading5">
    <w:name w:val="heading 5"/>
    <w:basedOn w:val="Normal"/>
    <w:next w:val="Normal"/>
    <w:uiPriority w:val="9"/>
    <w:semiHidden/>
    <w:unhideWhenUsed/>
    <w:qFormat/>
    <w:pPr>
      <w:spacing w:before="240" w:after="60"/>
      <w:jc w:val="left"/>
      <w:outlineLvl w:val="4"/>
    </w:pPr>
    <w:rPr>
      <w:b/>
      <w:bCs/>
      <w:i/>
      <w:iCs/>
      <w:sz w:val="26"/>
      <w:szCs w:val="26"/>
    </w:rPr>
  </w:style>
  <w:style w:type="paragraph" w:styleId="Heading6">
    <w:name w:val="heading 6"/>
    <w:basedOn w:val="Normal"/>
    <w:next w:val="Normal"/>
    <w:uiPriority w:val="9"/>
    <w:semiHidden/>
    <w:unhideWhenUsed/>
    <w:qFormat/>
    <w:pPr>
      <w:keepNext/>
      <w:outlineLvl w:val="5"/>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4Char">
    <w:name w:val="Heading 4 Char"/>
    <w:rPr>
      <w:b/>
      <w:bCs/>
      <w:w w:val="100"/>
      <w:position w:val="-1"/>
      <w:sz w:val="24"/>
      <w:szCs w:val="24"/>
      <w:effect w:val="none"/>
      <w:vertAlign w:val="baseline"/>
      <w:cs w:val="0"/>
      <w:em w:val="none"/>
      <w:lang w:val="en-US"/>
    </w:rPr>
  </w:style>
  <w:style w:type="character" w:customStyle="1" w:styleId="Heading5Char">
    <w:name w:val="Heading 5 Char"/>
    <w:rPr>
      <w:b/>
      <w:bCs/>
      <w:i/>
      <w:iCs/>
      <w:w w:val="100"/>
      <w:position w:val="-1"/>
      <w:sz w:val="26"/>
      <w:szCs w:val="26"/>
      <w:effect w:val="none"/>
      <w:vertAlign w:val="baseline"/>
      <w:cs w:val="0"/>
      <w:em w:val="none"/>
      <w:lang w:val="en-US"/>
    </w:rPr>
  </w:style>
  <w:style w:type="character" w:customStyle="1" w:styleId="Heading6Char">
    <w:name w:val="Heading 6 Char"/>
    <w:rPr>
      <w:i/>
      <w:iCs/>
      <w:w w:val="100"/>
      <w:position w:val="-1"/>
      <w:sz w:val="24"/>
      <w:szCs w:val="24"/>
      <w:effect w:val="none"/>
      <w:vertAlign w:val="baseline"/>
      <w:cs w:val="0"/>
      <w:em w:val="none"/>
      <w:lang w:val="en-US"/>
    </w:rPr>
  </w:style>
  <w:style w:type="paragraph" w:customStyle="1" w:styleId="AbstractKeywords">
    <w:name w:val="Abstract Keywords"/>
    <w:basedOn w:val="AbstractText"/>
    <w:pPr>
      <w:ind w:firstLine="0"/>
    </w:pPr>
  </w:style>
  <w:style w:type="paragraph" w:customStyle="1" w:styleId="AbstractText">
    <w:name w:val="Abstract Text"/>
    <w:basedOn w:val="Normal"/>
    <w:pPr>
      <w:ind w:firstLine="720"/>
    </w:pPr>
    <w:rPr>
      <w:i/>
      <w:sz w:val="20"/>
    </w:rPr>
  </w:style>
  <w:style w:type="paragraph" w:styleId="BalloonText">
    <w:name w:val="Balloon Text"/>
    <w:basedOn w:val="Normal"/>
    <w:rPr>
      <w:rFonts w:ascii="Segoe UI" w:hAnsi="Segoe UI" w:cs="Segoe UI"/>
      <w:sz w:val="18"/>
      <w:szCs w:val="18"/>
    </w:rPr>
  </w:style>
  <w:style w:type="paragraph" w:customStyle="1" w:styleId="Penulis">
    <w:name w:val="Penulis"/>
    <w:basedOn w:val="Normal"/>
    <w:pPr>
      <w:jc w:val="center"/>
    </w:pPr>
    <w:rPr>
      <w:lang w:val="id-ID"/>
    </w:rPr>
  </w:style>
  <w:style w:type="paragraph" w:customStyle="1" w:styleId="AbstractTitle">
    <w:name w:val="Abstract Title"/>
    <w:basedOn w:val="Normal"/>
    <w:pPr>
      <w:spacing w:before="240" w:after="120"/>
      <w:jc w:val="center"/>
    </w:pPr>
    <w:rPr>
      <w:b/>
    </w:rPr>
  </w:style>
  <w:style w:type="paragraph" w:customStyle="1" w:styleId="TeksNormal">
    <w:name w:val="Teks Normal"/>
    <w:basedOn w:val="Normal"/>
    <w:pPr>
      <w:ind w:firstLine="245"/>
    </w:pPr>
    <w:rPr>
      <w:sz w:val="20"/>
      <w:lang w:val="fi-FI"/>
    </w:rPr>
  </w:style>
  <w:style w:type="character" w:customStyle="1" w:styleId="BalloonTextChar">
    <w:name w:val="Balloon Text Char"/>
    <w:rPr>
      <w:rFonts w:ascii="Segoe UI" w:hAnsi="Segoe UI" w:cs="Segoe UI"/>
      <w:w w:val="100"/>
      <w:position w:val="-1"/>
      <w:sz w:val="18"/>
      <w:szCs w:val="18"/>
      <w:effect w:val="none"/>
      <w:vertAlign w:val="baseline"/>
      <w:cs w:val="0"/>
      <w:em w:val="none"/>
    </w:rPr>
  </w:style>
  <w:style w:type="paragraph" w:styleId="Footer">
    <w:name w:val="footer"/>
    <w:basedOn w:val="Normal"/>
    <w:uiPriority w:val="99"/>
    <w:pPr>
      <w:tabs>
        <w:tab w:val="center" w:pos="4320"/>
        <w:tab w:val="right" w:pos="8640"/>
      </w:tabs>
    </w:pPr>
  </w:style>
  <w:style w:type="character" w:customStyle="1" w:styleId="FooterChar">
    <w:name w:val="Footer Char"/>
    <w:uiPriority w:val="99"/>
    <w:rPr>
      <w:w w:val="100"/>
      <w:position w:val="-1"/>
      <w:sz w:val="22"/>
      <w:effect w:val="none"/>
      <w:vertAlign w:val="baseline"/>
      <w:cs w:val="0"/>
      <w:em w:val="none"/>
      <w:lang w:val="en-US"/>
    </w:rPr>
  </w:style>
  <w:style w:type="character" w:styleId="PageNumber">
    <w:name w:val="page number"/>
    <w:rPr>
      <w:rFonts w:ascii="Times New Roman" w:hAnsi="Times New Roman"/>
      <w:w w:val="100"/>
      <w:position w:val="-1"/>
      <w:sz w:val="18"/>
      <w:effect w:val="none"/>
      <w:vertAlign w:val="baseline"/>
      <w:cs w:val="0"/>
      <w:em w:val="none"/>
    </w:rPr>
  </w:style>
  <w:style w:type="paragraph" w:customStyle="1" w:styleId="Judul">
    <w:name w:val="Judul"/>
    <w:basedOn w:val="Normal"/>
    <w:pPr>
      <w:jc w:val="center"/>
    </w:pPr>
    <w:rPr>
      <w:b/>
      <w:sz w:val="28"/>
      <w:lang w:val="id-ID"/>
    </w:rPr>
  </w:style>
  <w:style w:type="paragraph" w:customStyle="1" w:styleId="KeteranganGambar">
    <w:name w:val="Keterangan Gambar"/>
    <w:basedOn w:val="Normal"/>
    <w:pPr>
      <w:spacing w:after="120"/>
      <w:jc w:val="center"/>
    </w:pPr>
    <w:rPr>
      <w:b/>
      <w:sz w:val="18"/>
    </w:rPr>
  </w:style>
  <w:style w:type="paragraph" w:customStyle="1" w:styleId="Afiliasi">
    <w:name w:val="Afiliasi"/>
    <w:basedOn w:val="Normal"/>
    <w:pPr>
      <w:jc w:val="center"/>
    </w:pPr>
    <w:rPr>
      <w:i/>
      <w:sz w:val="20"/>
      <w:lang w:val="fi-FI"/>
    </w:rPr>
  </w:style>
  <w:style w:type="character" w:styleId="Hyperlink">
    <w:name w:val="Hyperlink"/>
    <w:rPr>
      <w:color w:val="0563C1"/>
      <w:w w:val="100"/>
      <w:position w:val="-1"/>
      <w:u w:val="single"/>
      <w:effect w:val="none"/>
      <w:vertAlign w:val="baseline"/>
      <w:cs w:val="0"/>
      <w:em w:val="none"/>
    </w:rPr>
  </w:style>
  <w:style w:type="paragraph" w:customStyle="1" w:styleId="Ketengantabel">
    <w:name w:val="Ketengan tabel"/>
    <w:basedOn w:val="Normal"/>
    <w:pPr>
      <w:spacing w:before="120"/>
    </w:pPr>
    <w:rPr>
      <w:b/>
      <w:bCs/>
      <w:sz w:val="20"/>
    </w:rPr>
  </w:style>
  <w:style w:type="table" w:styleId="TableGrid">
    <w:name w:val="Table Grid"/>
    <w:basedOn w:val="TableNormal"/>
    <w:pPr>
      <w:suppressAutoHyphens/>
      <w:spacing w:line="1" w:lineRule="atLeast"/>
      <w:ind w:leftChars="-1" w:left="-1" w:hangingChars="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ulletedteks">
    <w:name w:val="Bulleted teks"/>
    <w:basedOn w:val="Normal"/>
    <w:pPr>
      <w:ind w:left="462" w:hanging="196"/>
    </w:pPr>
    <w:rPr>
      <w:sz w:val="20"/>
    </w:rPr>
  </w:style>
  <w:style w:type="paragraph" w:customStyle="1" w:styleId="Teksterurut">
    <w:name w:val="Teks terurut"/>
    <w:basedOn w:val="TeksNormal"/>
  </w:style>
  <w:style w:type="paragraph" w:customStyle="1" w:styleId="CatatanKaki">
    <w:name w:val="Catatan Kaki"/>
    <w:basedOn w:val="Heading1"/>
    <w:rPr>
      <w:sz w:val="16"/>
      <w:lang w:val="fi-FI"/>
    </w:rPr>
  </w:style>
  <w:style w:type="paragraph" w:customStyle="1" w:styleId="Daftarpustaka">
    <w:name w:val="Daftar pustaka"/>
    <w:basedOn w:val="Normal"/>
    <w:pPr>
      <w:ind w:left="378" w:hanging="360"/>
      <w:jc w:val="left"/>
    </w:pPr>
    <w:rPr>
      <w:sz w:val="20"/>
    </w:rPr>
  </w:style>
  <w:style w:type="paragraph" w:customStyle="1" w:styleId="Kode">
    <w:name w:val="Kode"/>
    <w:basedOn w:val="TeksNormal"/>
    <w:pPr>
      <w:ind w:firstLine="0"/>
    </w:pPr>
    <w:rPr>
      <w:rFonts w:ascii="Courier New" w:hAnsi="Courier New"/>
      <w:sz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C3442B"/>
    <w:pPr>
      <w:tabs>
        <w:tab w:val="center" w:pos="4680"/>
        <w:tab w:val="right" w:pos="9360"/>
      </w:tabs>
      <w:spacing w:line="240" w:lineRule="auto"/>
    </w:pPr>
  </w:style>
  <w:style w:type="character" w:customStyle="1" w:styleId="HeaderChar">
    <w:name w:val="Header Char"/>
    <w:basedOn w:val="DefaultParagraphFont"/>
    <w:link w:val="Header"/>
    <w:uiPriority w:val="99"/>
    <w:rsid w:val="00C3442B"/>
    <w:rPr>
      <w:position w:val="-1"/>
      <w:lang w:val="en-US"/>
    </w:rPr>
  </w:style>
  <w:style w:type="paragraph" w:styleId="ListParagraph">
    <w:name w:val="List Paragraph"/>
    <w:basedOn w:val="Normal"/>
    <w:uiPriority w:val="34"/>
    <w:qFormat/>
    <w:rsid w:val="007219B2"/>
    <w:pPr>
      <w:ind w:left="720"/>
      <w:contextualSpacing/>
    </w:pPr>
  </w:style>
  <w:style w:type="paragraph" w:customStyle="1" w:styleId="Default">
    <w:name w:val="Default"/>
    <w:rsid w:val="006F65BE"/>
    <w:pPr>
      <w:autoSpaceDE w:val="0"/>
      <w:autoSpaceDN w:val="0"/>
      <w:adjustRightInd w:val="0"/>
      <w:jc w:val="left"/>
    </w:pPr>
    <w:rPr>
      <w:rFonts w:eastAsia="Calibri"/>
      <w:color w:val="000000"/>
      <w:sz w:val="24"/>
      <w:szCs w:val="24"/>
    </w:rPr>
  </w:style>
  <w:style w:type="paragraph" w:styleId="NormalWeb">
    <w:name w:val="Normal (Web)"/>
    <w:basedOn w:val="Normal"/>
    <w:uiPriority w:val="99"/>
    <w:unhideWhenUsed/>
    <w:rsid w:val="006F65BE"/>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rPr>
  </w:style>
  <w:style w:type="table" w:customStyle="1" w:styleId="TableGrid1">
    <w:name w:val="Table Grid1"/>
    <w:basedOn w:val="TableNormal"/>
    <w:next w:val="TableGrid"/>
    <w:rsid w:val="00B97E1B"/>
    <w:pPr>
      <w:jc w:val="center"/>
    </w:pPr>
    <w:rPr>
      <w:rFonts w:ascii="Calibri" w:eastAsia="Calibri" w:hAnsi="Calibri"/>
      <w:sz w:val="16"/>
      <w:szCs w:val="20"/>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customStyle="1" w:styleId="a0">
    <w:basedOn w:val="TableNormal"/>
    <w:pPr>
      <w:jc w:val="center"/>
    </w:pPr>
    <w:rPr>
      <w:rFonts w:ascii="Calibri" w:eastAsia="Calibri" w:hAnsi="Calibri" w:cs="Calibri"/>
      <w:sz w:val="16"/>
      <w:szCs w:val="16"/>
    </w:rPr>
    <w:tblPr>
      <w:tblStyleRowBandSize w:val="1"/>
      <w:tblStyleColBandSize w:val="1"/>
      <w:tblInd w:w="0" w:type="dxa"/>
      <w:tblCellMar>
        <w:top w:w="0" w:type="dxa"/>
        <w:left w:w="115" w:type="dxa"/>
        <w:bottom w:w="0" w:type="dxa"/>
        <w:right w:w="115" w:type="dxa"/>
      </w:tblCellMar>
    </w:tblPr>
    <w:tcPr>
      <w:vAlign w:val="center"/>
    </w:tcPr>
  </w:style>
  <w:style w:type="character" w:styleId="Strong">
    <w:name w:val="Strong"/>
    <w:basedOn w:val="DefaultParagraphFont"/>
    <w:uiPriority w:val="22"/>
    <w:qFormat/>
    <w:rsid w:val="00D8003D"/>
    <w:rPr>
      <w:b/>
      <w:bCs/>
    </w:rPr>
  </w:style>
  <w:style w:type="character" w:styleId="Emphasis">
    <w:name w:val="Emphasis"/>
    <w:basedOn w:val="DefaultParagraphFont"/>
    <w:uiPriority w:val="20"/>
    <w:qFormat/>
    <w:rsid w:val="00D8003D"/>
    <w:rPr>
      <w:i/>
      <w:iCs/>
    </w:rPr>
  </w:style>
  <w:style w:type="table" w:styleId="TableGridLight">
    <w:name w:val="Grid Table Light"/>
    <w:basedOn w:val="TableNormal"/>
    <w:uiPriority w:val="40"/>
    <w:rsid w:val="00A40F1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3">
    <w:name w:val="Plain Table 3"/>
    <w:basedOn w:val="TableNormal"/>
    <w:uiPriority w:val="43"/>
    <w:rsid w:val="00A40F1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A40F1A"/>
    <w:tblPr>
      <w:tblStyleRowBandSize w:val="1"/>
      <w:tblStyleColBandSize w:val="1"/>
      <w:tblInd w:w="0" w:type="dxa"/>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CellMar>
        <w:top w:w="0" w:type="dxa"/>
        <w:left w:w="108" w:type="dxa"/>
        <w:bottom w:w="0" w:type="dxa"/>
        <w:right w:w="108" w:type="dxa"/>
      </w:tblCellMar>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2">
    <w:name w:val="Grid Table 2 Accent 2"/>
    <w:basedOn w:val="TableNormal"/>
    <w:uiPriority w:val="47"/>
    <w:rsid w:val="00A40F1A"/>
    <w:tblPr>
      <w:tblStyleRowBandSize w:val="1"/>
      <w:tblStyleColBandSize w:val="1"/>
      <w:tblInd w:w="0" w:type="dxa"/>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CellMar>
        <w:top w:w="0" w:type="dxa"/>
        <w:left w:w="108" w:type="dxa"/>
        <w:bottom w:w="0" w:type="dxa"/>
        <w:right w:w="108" w:type="dxa"/>
      </w:tblCellMar>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A40F1A"/>
    <w:tblPr>
      <w:tblStyleRowBandSize w:val="1"/>
      <w:tblStyleColBandSize w:val="1"/>
      <w:tblInd w:w="0" w:type="dxa"/>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CellMar>
        <w:top w:w="0" w:type="dxa"/>
        <w:left w:w="108" w:type="dxa"/>
        <w:bottom w:w="0" w:type="dxa"/>
        <w:right w:w="108" w:type="dxa"/>
      </w:tblCellMar>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
    <w:name w:val="Grid Table 4"/>
    <w:basedOn w:val="TableNormal"/>
    <w:uiPriority w:val="49"/>
    <w:rsid w:val="00A40F1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A40F1A"/>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2">
    <w:name w:val="Plain Table 2"/>
    <w:basedOn w:val="TableNormal"/>
    <w:uiPriority w:val="42"/>
    <w:rsid w:val="00A40F1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223564">
      <w:bodyDiv w:val="1"/>
      <w:marLeft w:val="0"/>
      <w:marRight w:val="0"/>
      <w:marTop w:val="0"/>
      <w:marBottom w:val="0"/>
      <w:divBdr>
        <w:top w:val="none" w:sz="0" w:space="0" w:color="auto"/>
        <w:left w:val="none" w:sz="0" w:space="0" w:color="auto"/>
        <w:bottom w:val="none" w:sz="0" w:space="0" w:color="auto"/>
        <w:right w:val="none" w:sz="0" w:space="0" w:color="auto"/>
      </w:divBdr>
    </w:div>
    <w:div w:id="13161078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yvf@ymail.com" TargetMode="External"/><Relationship Id="rId18" Type="http://schemas.openxmlformats.org/officeDocument/2006/relationships/image" Target="media/image1.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30.png"/><Relationship Id="rId7" Type="http://schemas.openxmlformats.org/officeDocument/2006/relationships/footnotes" Target="footnotes.xml"/><Relationship Id="rId12" Type="http://schemas.openxmlformats.org/officeDocument/2006/relationships/hyperlink" Target="mailto:srilestari987@gmail.com" TargetMode="External"/><Relationship Id="rId17" Type="http://schemas.openxmlformats.org/officeDocument/2006/relationships/hyperlink" Target="mailto:yusuf130804@gmail.com" TargetMode="Externa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Hidayatulloh.dajonk96@gmail.com" TargetMode="External"/><Relationship Id="rId20" Type="http://schemas.openxmlformats.org/officeDocument/2006/relationships/image" Target="media/image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estri.rahardjo@gmail.com" TargetMode="Externa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galihfa909@gmail.com" TargetMode="External"/><Relationship Id="rId23" Type="http://schemas.openxmlformats.org/officeDocument/2006/relationships/image" Target="media/image40.png"/><Relationship Id="rId28" Type="http://schemas.openxmlformats.org/officeDocument/2006/relationships/footer" Target="footer1.xml"/><Relationship Id="rId10" Type="http://schemas.openxmlformats.org/officeDocument/2006/relationships/hyperlink" Target="mailto:ciptainsan@yahoo.com" TargetMode="External"/><Relationship Id="rId19" Type="http://schemas.openxmlformats.org/officeDocument/2006/relationships/image" Target="media/image2.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winanti12@ipem.ac.id" TargetMode="External"/><Relationship Id="rId14" Type="http://schemas.openxmlformats.org/officeDocument/2006/relationships/hyperlink" Target="mailto:b4yu.suseno@gmail.com" TargetMode="External"/><Relationship Id="rId22" Type="http://schemas.openxmlformats.org/officeDocument/2006/relationships/image" Target="media/image4.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jWD8uXW9pxQFPnsH7tJ4w6LYow==">AMUW2mXXMu/bQ4Grz2L1kDTbt5f4VTPQVR3NAZw/X1AfXFVnJpCLtGXLPokFDzpGeChpV7beR6bmZqduyftjZWmy12x/fBuqSdLGLhuygISyVKJPxu/lAzk2pn/1JYhGwM6L/UV/aatl/RsL4HnnnQ/LyiRcN9qXOA==</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62EBF6-2ED5-4500-A664-562F638F4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8028</Words>
  <Characters>4576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ANTI</dc:creator>
  <cp:lastModifiedBy>Microsoft account</cp:lastModifiedBy>
  <cp:revision>6</cp:revision>
  <dcterms:created xsi:type="dcterms:W3CDTF">2023-03-01T01:52:00Z</dcterms:created>
  <dcterms:modified xsi:type="dcterms:W3CDTF">2023-04-0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9e6502d-a90c-39eb-9419-1468ab3269ef</vt:lpwstr>
  </property>
</Properties>
</file>